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0E0EE" w14:textId="193BB8B7" w:rsidR="00681A67" w:rsidRPr="00781CEB" w:rsidRDefault="008A7774" w:rsidP="007A4130">
      <w:pPr>
        <w:pStyle w:val="BATitle"/>
      </w:pPr>
      <w:bookmarkStart w:id="0" w:name="_Hlk135655955"/>
      <w:r>
        <w:t xml:space="preserve">Bayesian </w:t>
      </w:r>
      <w:r w:rsidR="009B71B1" w:rsidRPr="00781CEB">
        <w:t>Multilevel Modeling of Retention Data Informed by Structural Similarity of Analytes</w:t>
      </w:r>
    </w:p>
    <w:bookmarkEnd w:id="0"/>
    <w:p w14:paraId="10F1C249" w14:textId="585F94C0" w:rsidR="00681A67" w:rsidRPr="00781CEB" w:rsidRDefault="00E15B62" w:rsidP="006F1F34">
      <w:pPr>
        <w:pStyle w:val="BBAuthorName"/>
      </w:pPr>
      <w:proofErr w:type="spellStart"/>
      <w:r w:rsidRPr="00781CEB">
        <w:t>Paweł</w:t>
      </w:r>
      <w:proofErr w:type="spellEnd"/>
      <w:r w:rsidRPr="00781CEB">
        <w:t xml:space="preserve"> Wiczling*</w:t>
      </w:r>
    </w:p>
    <w:p w14:paraId="25B72A5D" w14:textId="77777777" w:rsidR="00681A67" w:rsidRPr="00781CEB" w:rsidRDefault="00681A67" w:rsidP="006F1F34">
      <w:pPr>
        <w:pStyle w:val="BCAuthorAddress"/>
      </w:pPr>
      <w:r w:rsidRPr="00781CEB">
        <w:t xml:space="preserve">Department of Biopharmaceutics and Pharmacodynamics, Medical University of </w:t>
      </w:r>
      <w:proofErr w:type="spellStart"/>
      <w:r w:rsidRPr="00781CEB">
        <w:t>Gdańsk</w:t>
      </w:r>
      <w:proofErr w:type="spellEnd"/>
      <w:r w:rsidRPr="00781CEB">
        <w:t xml:space="preserve">, Al. Gen. </w:t>
      </w:r>
      <w:proofErr w:type="spellStart"/>
      <w:r w:rsidRPr="00781CEB">
        <w:t>Hallera</w:t>
      </w:r>
      <w:proofErr w:type="spellEnd"/>
      <w:r w:rsidRPr="00781CEB">
        <w:t xml:space="preserve"> 107, 80-416 </w:t>
      </w:r>
      <w:proofErr w:type="spellStart"/>
      <w:r w:rsidRPr="00781CEB">
        <w:t>Gdańsk</w:t>
      </w:r>
      <w:proofErr w:type="spellEnd"/>
      <w:r w:rsidRPr="00781CEB">
        <w:t xml:space="preserve">, Poland </w:t>
      </w:r>
    </w:p>
    <w:p w14:paraId="7EE0F2F8" w14:textId="02613448" w:rsidR="00781CEB" w:rsidRPr="00781CEB" w:rsidRDefault="00681A67" w:rsidP="00611502">
      <w:pPr>
        <w:pStyle w:val="BDAbstract"/>
        <w:pBdr>
          <w:bottom w:val="single" w:sz="4" w:space="0" w:color="auto"/>
        </w:pBdr>
        <w:sectPr w:rsidR="00781CEB" w:rsidRPr="00781CEB" w:rsidSect="00681A67">
          <w:footerReference w:type="even" r:id="rId8"/>
          <w:pgSz w:w="12240" w:h="15840"/>
          <w:pgMar w:top="720" w:right="1094" w:bottom="720" w:left="1094" w:header="720" w:footer="720" w:gutter="0"/>
          <w:cols w:space="461"/>
        </w:sectPr>
      </w:pPr>
      <w:r w:rsidRPr="00781CEB">
        <w:rPr>
          <w:rStyle w:val="BDAbstractTitleChar"/>
        </w:rPr>
        <w:t>ABSTRACT:</w:t>
      </w:r>
      <w:r w:rsidR="009B71B1" w:rsidRPr="00781CEB">
        <w:t xml:space="preserve"> </w:t>
      </w:r>
      <w:r w:rsidR="00611502">
        <w:t>A common assumption in modeling chromatographic retention time data for heterogeneous analytes is that the retention behavior of individual analytes is independent</w:t>
      </w:r>
      <w:r w:rsidR="0017280D">
        <w:t xml:space="preserve"> (controlling for the effect of descriptors)</w:t>
      </w:r>
      <w:r w:rsidR="00611502">
        <w:t xml:space="preserve">. However, in practice, analytes often share structural or chemical features that introduce dependencies, which can be leveraged to improve predictive accuracy. In this work, I propose a multilevel modeling approach that incorporates the </w:t>
      </w:r>
      <w:proofErr w:type="spellStart"/>
      <w:r w:rsidR="00611502">
        <w:t>Tanimoto</w:t>
      </w:r>
      <w:proofErr w:type="spellEnd"/>
      <w:r w:rsidR="00611502">
        <w:t xml:space="preserve"> similarity matrix to account for these relationships, demonstrating how this integration enhances the precision of retention time predictions. The proposed model is evaluated using a publicly available dataset comprising isocratic reversed-phase high-performance liquid chromatography (RP-HPLC) retention time measurements for 1,026 analytes. Many of these analytes exhibit high structural similarity, making them well-suited for investigating the benefits of incorporating </w:t>
      </w:r>
      <w:r w:rsidR="00F80DA9">
        <w:t>similarity</w:t>
      </w:r>
      <w:r w:rsidR="00611502">
        <w:t xml:space="preserve"> into models. A central component of the proposed model is the use of a matrix normal distribution, parameterized by a mean matrix and two covariance matrices: one capturing </w:t>
      </w:r>
      <w:r w:rsidR="002C499D">
        <w:t>covariance</w:t>
      </w:r>
      <w:r w:rsidR="00611502">
        <w:t xml:space="preserve"> across analytes and the other </w:t>
      </w:r>
      <w:r w:rsidR="002C499D">
        <w:t xml:space="preserve">covariance </w:t>
      </w:r>
      <w:r w:rsidR="00611502">
        <w:t xml:space="preserve">across chromatographic parameters. The mean matrix includes molecular predictors such as log P values and the number of functional groups. The row covariance matrix is structured according to the </w:t>
      </w:r>
      <w:proofErr w:type="spellStart"/>
      <w:r w:rsidR="00611502">
        <w:t>Tanimoto</w:t>
      </w:r>
      <w:proofErr w:type="spellEnd"/>
      <w:r w:rsidR="00611502">
        <w:t xml:space="preserve"> similarity matrix, enabling structural similarities among analytes to inform retention predictions. The column covariance matrix captures dependencies among model parameters. This study demonstrates that structural similarity can be seamlessly integrated into the retention time model, offering improved predictive performance, particularly when experimental data from structurally related analytes are available.</w:t>
      </w:r>
    </w:p>
    <w:p w14:paraId="2B1B9A31" w14:textId="66CB737F" w:rsidR="007A70CD" w:rsidRDefault="00241270" w:rsidP="00E86063">
      <w:pPr>
        <w:pStyle w:val="TAMainText"/>
      </w:pPr>
      <w:r w:rsidRPr="00241270">
        <w:t>It is intuitively clear that knowing the retention time of imipramine</w:t>
      </w:r>
      <w:r>
        <w:t xml:space="preserve">, </w:t>
      </w:r>
      <w:r w:rsidRPr="00241270">
        <w:t>a tricyclic antidepressant</w:t>
      </w:r>
      <w:r>
        <w:t xml:space="preserve">, </w:t>
      </w:r>
      <w:r w:rsidRPr="00241270">
        <w:t xml:space="preserve">can help predict the retention time of desipramine, another structurally similar tricyclic compound. In contrast, imipramine's retention time offers </w:t>
      </w:r>
      <w:r w:rsidR="000812CB">
        <w:t>less</w:t>
      </w:r>
      <w:r w:rsidRPr="00241270">
        <w:t xml:space="preserve"> predictive value for </w:t>
      </w:r>
      <w:proofErr w:type="spellStart"/>
      <w:r w:rsidRPr="00241270">
        <w:t>ribitol</w:t>
      </w:r>
      <w:proofErr w:type="spellEnd"/>
      <w:r w:rsidRPr="00241270">
        <w:t>, a sugar alcohol with no structural resemblance. One strategy to improve prediction accuracy</w:t>
      </w:r>
      <w:r w:rsidR="007A70CD">
        <w:t xml:space="preserve"> in this settings</w:t>
      </w:r>
      <w:r w:rsidRPr="00241270">
        <w:t xml:space="preserve"> is </w:t>
      </w:r>
      <w:r w:rsidR="007A70CD">
        <w:t xml:space="preserve">to use </w:t>
      </w:r>
      <w:r w:rsidRPr="00241270">
        <w:t>the localized QSRR approach</w:t>
      </w:r>
      <w:r>
        <w:fldChar w:fldCharType="begin"/>
      </w:r>
      <w:r w:rsidR="000812CB">
        <w:instrText xml:space="preserve"> ADDIN ZOTERO_ITEM CSL_CITATION {"citationID":"YSq9HZqO","properties":{"formattedCitation":"\\super 1,2\\nosupersub{}","plainCitation":"1,2","noteIndex":0},"citationItems":[{"id":631,"uris":["http://zotero.org/users/local/cIlVeWgC/items/HA7CQBNI"],"itemData":{"id":631,"type":"article-journal","abstract":"Quantitative Structure-Retention Relationships (QSRR) methodology combined with the Hydrophobic Subtraction Model (HSM) have been utilized to accurately predict retention times for a selection of analytes on several different reversed phase liquid chromatography (RPLC) columns. This approach is designed to facilitate early prediction of co-elution of analytes, for example in pharmaceutical drug discovery applications where it is advantageous to predict whether impurities might be co-eluted with the active drug component. The QSRR model utilized VolSurf+ descriptors and a Partial Least Squares regression combined with a Genetic Algorithm (GA-PLS) to predict the solute coefficients in the HSM. It was found that only the hydrophobicity (</w:instrText>
      </w:r>
      <w:r w:rsidR="000812CB">
        <w:rPr>
          <w:rFonts w:hint="eastAsia"/>
        </w:rPr>
        <w:instrText>η</w:instrText>
      </w:r>
      <w:r w:rsidR="000812CB">
        <w:instrText xml:space="preserve">' H) term in the HSM was required to give the accuracy necessary to predict potential co-elution of analytes. Global QSRR models derived from all 148 compounds in the dataset were compared to QSRR models derived using a range of local modelling techniques based on clustering of compounds in the dataset by the structural similarity of compounds (as represented by the Tanimoto similarity index), physico-chemical similarity of compounds (represented by log D), the neutral, acidic, or basic nature of the compound, and the second dominant interaction between analyte and stationary phase after hydrophobicity. The global model showed reasonable prediction accuracy for retention time with errors of 30 s and less for up to 50% of modeled compounds. The local models for Tanimoto, nature of the compound and second dominant interaction approaches all exhibited prediction errors less than 30 s in retention time for nearly 70% of compounds for which models could be derived. Predicted retention times of five representative compounds on nine reversed-phase columns were compared with known experimental retention data for these columns and this comparison showed that the accuracy of the proposed modelling approach is sufficient to reliably predict the retention times of analytes based only on their chemical structures.","container-title":"Journal of Chromatography A","DOI":"10.1016/j.chroma.2018.01.053","ISSN":"0021-9673","journalAbbreviation":"Journal of Chromatography A","page":"1-11","source":"ScienceDirect","title":"Retention prediction in reversed phase high performance liquid chromatography using quantitative structure-retention relationships applied to the Hydrophobic Subtraction Model","volume":"1541","author":[{"family":"Wen","given":"Yabin"},{"family":"Talebi","given":"Mohammad"},{"family":"Amos","given":"Ruth I. J."},{"family":"Szucs","given":"Roman"},{"family":"Dolan","given":"John W."},{"family":"Pohl","given":"Christopher A."},{"family":"Haddad","given":"Paul R."}],"issued":{"date-parts":[["2018",3,16]]}}},{"id":633,"uris":["http://zotero.org/users/local/cIlVeWgC/items/W2KNKWLD"],"itemData":{"id":633,"type":"article-journal","abstract":"Quantitative Structure-Retention Relationships (QSRR) are used to predict retention times of compounds based only on their chemical structures encoded by molecular descriptors. The main concern in QSRR modelling is to build models with high predictive power, allowing reliable retention prediction for the unknown compounds across the chromatographic space. With the aim of enhancing the prediction power of the models, in this work, our previously proposed QSRR modelling approach called </w:instrText>
      </w:r>
      <w:r w:rsidR="000812CB">
        <w:rPr>
          <w:rFonts w:hint="eastAsia"/>
        </w:rPr>
        <w:instrText>“</w:instrText>
      </w:r>
      <w:r w:rsidR="000812CB">
        <w:instrText>federation of local models</w:instrText>
      </w:r>
      <w:r w:rsidR="000812CB">
        <w:rPr>
          <w:rFonts w:hint="eastAsia"/>
        </w:rPr>
        <w:instrText>”</w:instrText>
      </w:r>
      <w:r w:rsidR="000812CB">
        <w:instrText xml:space="preserve"> is extended in ion chromatography to predict retention times of unknown ions, where a local model for each target ion (unknown) is created using only structurally similar ions from the dataset. A Tanimoto similarity (TS) score was utilised as a measure of structural similarity and training sets were developed by including ions that were similar to the target ion, as defined by a threshold value. The prediction of retention parameters (a- and b-values) in the linear solvent strength (LSS) model in ion chromatography, log k=a </w:instrText>
      </w:r>
      <w:r w:rsidR="000812CB">
        <w:rPr>
          <w:rFonts w:hint="eastAsia"/>
        </w:rPr>
        <w:instrText>–</w:instrText>
      </w:r>
      <w:r w:rsidR="000812CB">
        <w:instrText xml:space="preserve"> blog[eluent], allows the prediction of retention times under all eluent concentrations. The QSRR models for a- and b-values were developed by a genetic algorithm-partial least squares method using the retention data of inorganic and small organic anions and larger organic cations (molecular mass up to 507) on four Thermo Fisher Scientific columns (AS20, AS19, AS11HC and CS17). The corresponding predicted retention times were calculated by fitting the predicted a- and b-values of the models into the LSS model equation. The predicted retention times were also plotted against the experimental values to evaluate the goodness of fit and the predictive power of the models. The application of a TS threshold of 0.6 was found to successfully produce predictive and reliable QSRR models (Qext(F2)2&gt;0.8 and Mean Absolute Error&lt;0.1), and hence accurate retention time predictions with an average Mean Absolute Error of 0.2min.","collection-title":"Pushing the Boundaries of Chromatography and Electrophoresis","container-title":"Journal of Chromatography A","DOI":"10.1016/j.chroma.2017.02.054","ISSN":"0021-9673","journalAbbreviation":"Journal of Chromatography A","page":"173-182","source":"ScienceDirect","title":"Towards a chromatographic similarity index to establish localised quantitative structure-retention relationships for retention prediction. II Use of Tanimoto similarity index in ion chromatography","volume":"1523","author":[{"family":"Park","given":"Soo Hyun"},{"family":"Talebi","given":"Mohammad"},{"family":"Amos","given":"Ruth I. J."},{"family":"Tyteca","given":"Eva"},{"family":"Haddad","given":"Paul R."},{"family":"Szucs","given":"Roman"},{"family":"Pohl","given":"Christopher A."},{"family":"Dolan","given":"John W."}],"issued":{"date-parts":[["2017",11,10]]}}}],"schema":"https://github.com/citation-style-language/schema/raw/master/csl-citation.json"} </w:instrText>
      </w:r>
      <w:r>
        <w:fldChar w:fldCharType="separate"/>
      </w:r>
      <w:r w:rsidR="000812CB" w:rsidRPr="000812CB">
        <w:rPr>
          <w:szCs w:val="24"/>
          <w:vertAlign w:val="superscript"/>
        </w:rPr>
        <w:t>1,2</w:t>
      </w:r>
      <w:r>
        <w:fldChar w:fldCharType="end"/>
      </w:r>
      <w:r>
        <w:t>,</w:t>
      </w:r>
      <w:r w:rsidRPr="00241270">
        <w:t xml:space="preserve"> which focuses only on structurally similar compounds while excluding dissimilar ones like </w:t>
      </w:r>
      <w:proofErr w:type="spellStart"/>
      <w:r w:rsidRPr="00241270">
        <w:t>ribitol</w:t>
      </w:r>
      <w:proofErr w:type="spellEnd"/>
      <w:r w:rsidRPr="00241270">
        <w:t xml:space="preserve">. However, this method sacrifices generalizability by underutilizing the full dataset, as even dissimilar compounds can inform model parameters. </w:t>
      </w:r>
      <w:r w:rsidR="007A70CD">
        <w:t>It is clearly seen f</w:t>
      </w:r>
      <w:r w:rsidRPr="00241270">
        <w:t xml:space="preserve">rom </w:t>
      </w:r>
      <w:r w:rsidR="000812CB">
        <w:t>the</w:t>
      </w:r>
      <w:r w:rsidRPr="00241270">
        <w:t xml:space="preserve"> multilevel modeling perspective</w:t>
      </w:r>
      <w:r w:rsidR="000812CB">
        <w:fldChar w:fldCharType="begin"/>
      </w:r>
      <w:r w:rsidR="000812CB">
        <w:instrText xml:space="preserve"> ADDIN ZOTERO_ITEM CSL_CITATION {"citationID":"h5R9pTPM","properties":{"formattedCitation":"\\super 3\\uc0\\u8211{}9\\nosupersub{}","plainCitation":"3</w:instrText>
      </w:r>
      <w:r w:rsidR="000812CB">
        <w:rPr>
          <w:rFonts w:hint="eastAsia"/>
        </w:rPr>
        <w:instrText>–</w:instrText>
      </w:r>
      <w:r w:rsidR="000812CB">
        <w:instrText>9","noteIndex":0},"citationItems":[{"id":68,"uris":["http://zotero.org/users/local/cIlVeWgC/items/VCK86MGA"],"itemData":{"id":68,"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1520-6882","issue":"18","journalAbbreviation":"Anal Chem","language":"eng","note":"PMID: 33905658","page":"6961-6971","source":"PubMed","title":"Application of Bayesian Multilevel Modeling in the Quantitative Structure-Retention Relationship Studies of Heterogeneous Compounds","volume":"93","author":[{"family":"Wiczling","given":"Pawe</w:instrText>
      </w:r>
      <w:r w:rsidR="000812CB">
        <w:rPr>
          <w:rFonts w:hint="eastAsia"/>
        </w:rPr>
        <w:instrText>ł</w:instrText>
      </w:r>
      <w:r w:rsidR="000812CB">
        <w:instrText>"},{"family":"Kamedulska","given":"Agnieszka"},{"family":"Kubik","given":"</w:instrText>
      </w:r>
      <w:r w:rsidR="000812CB">
        <w:rPr>
          <w:rFonts w:hint="eastAsia"/>
        </w:rPr>
        <w:instrText>Ł</w:instrText>
      </w:r>
      <w:r w:rsidR="000812CB">
        <w:instrText>ukasz"}],"issued":{"date-parts":[["2021",5,11]]}}},{"id":422,"uris":["http://zotero.org/users/local/cIlVeWgC/items/FQ4Z4KLV"],"itemData":{"id":422,"type":"article-journal","container-title":"Analytical and Bioanalytical Chemistry","DOI":"10.1007/s00216-022-03968-x","issue":"11","note":"_eprint: https://doi.org/10.1007/s00216-022-03968-x\nPMID: 35347353","page":"3471-348","title":"Statistical analysis of isocratic chromatographic data using Bayesian modeling","volume":"414","author":[{"family":"Kamedulska","given":"Agnieszka"},{"family":"Kubik","given":"</w:instrText>
      </w:r>
      <w:r w:rsidR="000812CB">
        <w:rPr>
          <w:rFonts w:hint="eastAsia"/>
        </w:rPr>
        <w:instrText>Ł</w:instrText>
      </w:r>
      <w:r w:rsidR="000812CB">
        <w:instrText>ukasz"},{"family":"Wiczling","given":"Pawe</w:instrText>
      </w:r>
      <w:r w:rsidR="000812CB">
        <w:rPr>
          <w:rFonts w:hint="eastAsia"/>
        </w:rPr>
        <w:instrText>ł</w:instrText>
      </w:r>
      <w:r w:rsidR="000812CB">
        <w:instrText>"}],"issued":{"date-parts":[["2022"]]}}},{"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w:instrText>
      </w:r>
      <w:r w:rsidR="000812CB">
        <w:rPr>
          <w:rFonts w:hint="eastAsia"/>
        </w:rPr>
        <w:instrText>Ł</w:instrText>
      </w:r>
      <w:r w:rsidR="000812CB">
        <w:instrText>ukasz"},{"family":"Jacyna","given":"Julia"},{"family":"Struck-Lewicka","given":"Wiktoria"},{"family":"Markuszewski","given":"Micha</w:instrText>
      </w:r>
      <w:r w:rsidR="000812CB">
        <w:rPr>
          <w:rFonts w:hint="eastAsia"/>
        </w:rPr>
        <w:instrText>ł</w:instrText>
      </w:r>
      <w:r w:rsidR="000812CB">
        <w:instrText xml:space="preserve"> J."},{"family":"Wiczling","given":"Pawe</w:instrText>
      </w:r>
      <w:r w:rsidR="000812CB">
        <w:rPr>
          <w:rFonts w:hint="eastAsia"/>
        </w:rPr>
        <w:instrText>ł</w:instrText>
      </w:r>
      <w:r w:rsidR="000812CB">
        <w:instrText>"}],"issued":{"date-parts":[["2022",8,9]]}}},{"id":3,"uris":["http://zotero.org/users/local/cIlVeWgC/items/GTRM5LZU"],"itemData":{"id":3,"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 Graphical abstract Relationships between log k and MeOH content for acidic, basic, and neutral compounds with different log P. CI credible interval, PSA polar surface area.","container-title":"Analytical and Bioanalytical Chemistry","DOI":"10.1007/s00216-018-1061-3","ISSN":"1618-2650","issue":"16","journalAbbreviation":"Anal Bioanal Chem","language":"eng","note":"PMID: 29679115","page":"3905-3915","source":"PubMed","title":"Analyzing chromatographic data using multilevel modeling","volume":"410","author":[{"family":"Wiczling","given":"Pawe</w:instrText>
      </w:r>
      <w:r w:rsidR="000812CB">
        <w:rPr>
          <w:rFonts w:hint="eastAsia"/>
        </w:rPr>
        <w:instrText>ł</w:instrText>
      </w:r>
      <w:r w:rsidR="000812CB">
        <w:instrText>"}],"issued":{"date-parts":[["2018",6]]}}},{"id":460,"uris":["http://zotero.org/users/local/cIlVeWgC/items/4T4IUDDT"],"itemData":{"id":460,"type":"article-journal","abstract":"Herein, we used a Bayesian multilevel model of chromatographic retention to compare five reversed-phase high-performance liquid chromatography stationary phases: XBridge Shield RP18, XTerra MS C18, XBridge Phenyl, XBridge C8, and Xterra MS C8. For this, we used a large data set of retention times collected using chromatographic techniques coupled with mass spectrometry. The experiments were conducted in gradient mode for an initial mixture of 300 small analytes for a wide range of pH values in methanol and acetonitrile at two temperatures and for three gradient durations. Our analysis was based on a mechanistic model derived from the principles and fundamentals of liquid chromatography and utilized previously reported chromatographic parameters. The data and model were used to characterize the between-column differences in the chromatographic parameters of the neutral, acidic, and basic analytes. The analysis provides an interpretable summary of stationary-phase properties that can be used in decision-making, i.e., finding the best chromatographic conditions using limited experimental data. The proposed approach is an interesting alternative to the existing approaches used to compare chromatographic stationary phases.","container-title":"Analytical Chemistry","DOI":"10.1021/acs.analchem.3c04697","ISSN":"1520-6882","issue":"3","journalAbbreviation":"Anal Chem","language":"eng","note":"PMID: 38204188","page":"1310-1319","source":"PubMed","title":"Comparison of Chromatographic Stationary Phases Using a Bayesian-Based Multilevel Model","volume":"96","author":[{"family":"Wiczling","given":"Pawe</w:instrText>
      </w:r>
      <w:r w:rsidR="000812CB">
        <w:rPr>
          <w:rFonts w:hint="eastAsia"/>
        </w:rPr>
        <w:instrText>ł</w:instrText>
      </w:r>
      <w:r w:rsidR="000812CB">
        <w:instrText>"},{"family":"Kamedulska","given":"Agnieszka"}],"issued":{"date-parts":[["2024",1,23]]}}},{"id":9,"uris":["http://zotero.org/users/local/cIlVeWgC/items/G9ZRNQTM"],"itemData":{"id":9,"type":"article-journal","abstract":"The objective of this work was to develop a multilevel (hierarchical) model based on isocratic-reversed-phase-high-performance-chromatographic data collected in methanol and acetonitrile for 58 chemical compounds. Such a multilevel model is a regression model of the analyte-specific chromatographic measurements, in which all the regression parameters are given a probability model. It is a fundamentally different approach from the most common approach, where parameters are separately estimated for each analyte (without sharing information across analytes and different organic modifiers). The statistical analysis was done with Stan software implementing the Bayesian-statistics inference with Markov-chain Monte Carlo sampling. During the model-building process, a series of multilevel models of different complexity were obtained, such as (1) a model with no pooling (separate models were fitted for each analyte), (2) a model with partial pooling (a common distribution was used for analyte-specific parameters), and (3) a model with partial pooling as well as a regression model relating analyte-specific parameters and analyte-specific properties (QSRR equations). All the models were compared with each other using 10-fold cross-validation. The benefits of multilevel models in inference and predictions were shown. In particular the obtained models allowed us to (i) better understand the data and (ii) solve many routine analytical problems, such as obtaining well-calibrated predictions of retention factors for an analyte in acetonitrile-containing mobile phases given zero, one, or several measurements in methanol-containing mobile phases and vice versa.","container-title":"Analytical Chemistry","DOI":"10.1021/acs.analchem.8b04033","ISSN":"1520-6882","issue":"22","journalAbbreviation":"Anal Chem","language":"eng","note":"PMID: 30335375","page":"13670-13679","source":"PubMed","title":"Analysis of Isocratic-Chromatographic-Retention Data using Bayesian Multilevel Modeling","volume":"90","author":[{"family":"Kubik","given":"</w:instrText>
      </w:r>
      <w:r w:rsidR="000812CB">
        <w:rPr>
          <w:rFonts w:hint="eastAsia"/>
        </w:rPr>
        <w:instrText>Ł</w:instrText>
      </w:r>
      <w:r w:rsidR="000812CB">
        <w:instrText>ukasz"},{"family":"Kaliszan","given":"Roman"},{"family":"Wiczling","given":"Pawe</w:instrText>
      </w:r>
      <w:r w:rsidR="000812CB">
        <w:rPr>
          <w:rFonts w:hint="eastAsia"/>
        </w:rPr>
        <w:instrText>ł</w:instrText>
      </w:r>
      <w:r w:rsidR="000812CB">
        <w:instrText>"}],"issued":{"date-parts":[["2018",11,20]]}}},{"id":67,"uris":["http://zotero.org/users/local/cIlVeWgC/items/FTCG2KPC"],"itemData":{"id":67,"type":"article-journal","abstract":"The aim of this work was to develop a nonlinear mixed-effect chromatographic model able to describe the retention times of weak acids and bases in all possible combinations of organic modifier content and mobile-phase pH. Further, we aimed to identify the influence of basic covariates, like lipophilicity (log P), dissociation constant (pK(a)), and polar surface area (PSA), on the intercompound variability of chromatographic parameters. Lastly, we aimed to propose the optimal limited experimental design to the estimation process of parameters through a maximum a posteriori (MAP) Bayesian method to facilitate the method development process. The data set comprised retention times for two series of organic modifier content collected at different pH for a large series of acids and bases. The obtained typical parameters and their distribution were subsequently used as priors to improve the estimation process from reduced design with a variable number of preliminary experiments. The MAP Bayesian estimator was validated using two external-validation data sets. The common literature model was used to relate analyte retention time with mobile-phase pH and organic modifier content. A set of QSRR-based covariate relationships was established. It turned out that four preliminary experiments and prior information that includes analyte pK(a), log P, acid/base type, and PSA are sufficient to accurately predict analyte retention in virtually all combined changes of pH and organic modifier content. The MAP Bayesian estimator of all important chromatographic parameters controlling retention in pH/organic modifier gradient was developed. It can be used to improve parameter estimation using limited experimental design.","container-title":"Analytical Chemistry","DOI":"10.1021/acs.analchem.5b01195","ISSN":"1520-6882","issue":"14","journalAbbreviation":"Anal Chem","language":"eng","note":"PMID: 26096131","page":"7241-7249","source":"PubMed","title":"Maximum A Posteriori Bayesian Estimation of Chromatographic Parameters by Limited Number of Experiments","volume":"87","author":[{"family":"Wiczling","given":"Pawe</w:instrText>
      </w:r>
      <w:r w:rsidR="000812CB">
        <w:rPr>
          <w:rFonts w:hint="eastAsia"/>
        </w:rPr>
        <w:instrText>ł</w:instrText>
      </w:r>
      <w:r w:rsidR="000812CB">
        <w:instrText>"},{"family":"Kubik","given":"</w:instrText>
      </w:r>
      <w:r w:rsidR="000812CB">
        <w:rPr>
          <w:rFonts w:hint="eastAsia"/>
        </w:rPr>
        <w:instrText>Ł</w:instrText>
      </w:r>
      <w:r w:rsidR="000812CB">
        <w:instrText xml:space="preserve">ukasz"},{"family":"Kaliszan","given":"Roman"}],"issued":{"date-parts":[["2015",7,21]]}}}],"schema":"https://github.com/citation-style-language/schema/raw/master/csl-citation.json"} </w:instrText>
      </w:r>
      <w:r w:rsidR="000812CB">
        <w:fldChar w:fldCharType="separate"/>
      </w:r>
      <w:r w:rsidR="000812CB" w:rsidRPr="000812CB">
        <w:rPr>
          <w:szCs w:val="24"/>
          <w:vertAlign w:val="superscript"/>
        </w:rPr>
        <w:t>3–9</w:t>
      </w:r>
      <w:r w:rsidR="000812CB">
        <w:fldChar w:fldCharType="end"/>
      </w:r>
      <w:r w:rsidRPr="00241270">
        <w:t xml:space="preserve">, </w:t>
      </w:r>
      <w:r w:rsidR="007A70CD">
        <w:t xml:space="preserve">where </w:t>
      </w:r>
      <w:r w:rsidR="000812CB">
        <w:t>each</w:t>
      </w:r>
      <w:r w:rsidRPr="00241270">
        <w:t xml:space="preserve"> </w:t>
      </w:r>
      <w:r w:rsidR="007A70CD">
        <w:t>analyte</w:t>
      </w:r>
      <w:r w:rsidRPr="00241270">
        <w:t xml:space="preserve"> </w:t>
      </w:r>
      <w:r w:rsidR="000812CB">
        <w:t>retention is predicted</w:t>
      </w:r>
      <w:r w:rsidR="007A70CD">
        <w:t xml:space="preserve"> </w:t>
      </w:r>
      <w:r w:rsidR="000812CB">
        <w:t>based</w:t>
      </w:r>
      <w:r w:rsidR="007A70CD">
        <w:t xml:space="preserve"> on </w:t>
      </w:r>
      <w:r w:rsidRPr="00241270">
        <w:t xml:space="preserve">population-level </w:t>
      </w:r>
      <w:r w:rsidR="007A70CD">
        <w:t>parameters</w:t>
      </w:r>
      <w:r w:rsidRPr="00241270">
        <w:t xml:space="preserve"> (shared across all analytes) </w:t>
      </w:r>
      <w:r w:rsidR="000812CB">
        <w:t>and</w:t>
      </w:r>
      <w:r w:rsidRPr="00241270">
        <w:t xml:space="preserve"> individual-level </w:t>
      </w:r>
      <w:r w:rsidR="007A70CD">
        <w:t>observation</w:t>
      </w:r>
      <w:r w:rsidRPr="00241270">
        <w:t xml:space="preserve">. </w:t>
      </w:r>
      <w:r w:rsidR="000812CB">
        <w:t>So i</w:t>
      </w:r>
      <w:r w:rsidRPr="00241270">
        <w:t xml:space="preserve">deally, a retention time prediction model should incorporate all available analytes, weighting each according to structural similarity. This hierarchical framework </w:t>
      </w:r>
      <w:r w:rsidR="00A53DA0">
        <w:t xml:space="preserve">would </w:t>
      </w:r>
      <w:r w:rsidRPr="00241270">
        <w:t xml:space="preserve">enable effective information sharing across compounds and improve predictive accuracy by balancing </w:t>
      </w:r>
      <w:r w:rsidR="00A53DA0">
        <w:t xml:space="preserve">individual-level </w:t>
      </w:r>
      <w:r w:rsidRPr="00241270">
        <w:t xml:space="preserve">with </w:t>
      </w:r>
      <w:r w:rsidR="00A53DA0">
        <w:t>population-level information</w:t>
      </w:r>
      <w:r>
        <w:t>.</w:t>
      </w:r>
      <w:r w:rsidR="000812CB">
        <w:t xml:space="preserve"> The multiple output gaussian process model using matrix normal distribution is a convenient way of extending the </w:t>
      </w:r>
      <w:r w:rsidR="00A53DA0">
        <w:t>standard</w:t>
      </w:r>
      <w:r w:rsidR="000812CB">
        <w:t xml:space="preserve"> multilevel models to handle analyte similarity. </w:t>
      </w:r>
    </w:p>
    <w:p w14:paraId="2D6C4326" w14:textId="092F4A5E" w:rsidR="001254DF" w:rsidRPr="00CC6387" w:rsidRDefault="004679FA" w:rsidP="00E86063">
      <w:pPr>
        <w:pStyle w:val="TAMainText"/>
      </w:pPr>
      <w:r w:rsidRPr="004679FA">
        <w:t>This study builds on previous efforts to model publicly available datasets</w:t>
      </w:r>
      <w:r>
        <w:fldChar w:fldCharType="begin"/>
      </w:r>
      <w:r w:rsidR="000812CB">
        <w:instrText xml:space="preserve"> ADDIN ZOTERO_ITEM CSL_CITATION {"citationID":"9dXpCXDy","properties":{"formattedCitation":"\\super 3,4\\nosupersub{}","plainCitation":"3,4","noteIndex":0},"citationItems":[{"id":68,"uris":["http://zotero.org/users/local/cIlVeWgC/items/VCK86MGA"],"itemData":{"id":68,"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1520-6882","issue":"18","journalAbbreviation":"Anal Chem","language":"eng","note":"PMID: 33905658","page":"6961-6971","source":"PubMed","title":"Application of Bayesian Multilevel Modeling in the Quantitative Structure-Retention Relationship Studies of Heterogeneous Compounds","volume":"93","author":[{"family":"Wiczling","given":"Pawe</w:instrText>
      </w:r>
      <w:r w:rsidR="000812CB">
        <w:rPr>
          <w:rFonts w:hint="eastAsia"/>
        </w:rPr>
        <w:instrText>ł</w:instrText>
      </w:r>
      <w:r w:rsidR="000812CB">
        <w:instrText>"},{"family":"Kamedulska","given":"Agnieszka"},{"family":"Kubik","given":"</w:instrText>
      </w:r>
      <w:r w:rsidR="000812CB">
        <w:rPr>
          <w:rFonts w:hint="eastAsia"/>
        </w:rPr>
        <w:instrText>Ł</w:instrText>
      </w:r>
      <w:r w:rsidR="000812CB">
        <w:instrText>ukasz"}],"issued":{"date-parts":[["2021",5,11]]}}},{"id":422,"uris":["http://zotero.org/users/local/cIlVeWgC/items/FQ4Z4KLV"],"itemData":{"id":422,"type":"article-journal","container-title":"Analytical and Bioanalytical Chemistry","DOI":"10.1007/s00216-022-03968-x","issue":"11","note":"_eprint: https://doi.org/10.1007/s00216-022-03968-x\nPMID: 35347353","page":"3471-348","title":"Statistical analysis of isocratic chromatographic data using Bayesian modeling","volume":"414","author":[{"family":"Kamedulska","given":"Agnieszka"},{"family":"Kubik","given":"</w:instrText>
      </w:r>
      <w:r w:rsidR="000812CB">
        <w:rPr>
          <w:rFonts w:hint="eastAsia"/>
        </w:rPr>
        <w:instrText>Ł</w:instrText>
      </w:r>
      <w:r w:rsidR="000812CB">
        <w:instrText>ukasz"},{"family":"Wiczling","given":"Pawe</w:instrText>
      </w:r>
      <w:r w:rsidR="000812CB">
        <w:rPr>
          <w:rFonts w:hint="eastAsia"/>
        </w:rPr>
        <w:instrText>ł</w:instrText>
      </w:r>
      <w:r w:rsidR="000812CB">
        <w:instrText xml:space="preserve">"}],"issued":{"date-parts":[["2022"]]}}}],"schema":"https://github.com/citation-style-language/schema/raw/master/csl-citation.json"} </w:instrText>
      </w:r>
      <w:r>
        <w:fldChar w:fldCharType="separate"/>
      </w:r>
      <w:r w:rsidR="000812CB" w:rsidRPr="000812CB">
        <w:rPr>
          <w:szCs w:val="24"/>
          <w:vertAlign w:val="superscript"/>
        </w:rPr>
        <w:t>3,4</w:t>
      </w:r>
      <w:r>
        <w:fldChar w:fldCharType="end"/>
      </w:r>
      <w:r w:rsidRPr="004679FA">
        <w:t xml:space="preserve">, with a specific focus on assessing the benefit of incorporating </w:t>
      </w:r>
      <w:proofErr w:type="spellStart"/>
      <w:r w:rsidRPr="004679FA">
        <w:t>Tanimoto</w:t>
      </w:r>
      <w:proofErr w:type="spellEnd"/>
      <w:r w:rsidRPr="004679FA">
        <w:t xml:space="preserve"> structural similarity</w:t>
      </w:r>
      <w:r w:rsidR="00141F4E">
        <w:t xml:space="preserve"> as a predictor</w:t>
      </w:r>
      <w:r w:rsidR="00501FCC">
        <w:t xml:space="preserve"> to reduce </w:t>
      </w:r>
      <w:r w:rsidR="007A70CD">
        <w:t xml:space="preserve">predictive </w:t>
      </w:r>
      <w:r w:rsidR="00057BDC">
        <w:t>uncertainty</w:t>
      </w:r>
      <w:r w:rsidR="00501FCC">
        <w:t xml:space="preserve"> of structurally similar analytes</w:t>
      </w:r>
      <w:r>
        <w:t xml:space="preserve">. </w:t>
      </w:r>
      <w:r w:rsidR="00EE20B5">
        <w:t xml:space="preserve">The data was </w:t>
      </w:r>
      <w:proofErr w:type="spellStart"/>
      <w:r w:rsidR="00EE20B5">
        <w:t>analysed</w:t>
      </w:r>
      <w:proofErr w:type="spellEnd"/>
      <w:r w:rsidR="00EE20B5">
        <w:t xml:space="preserve"> using multilevel </w:t>
      </w:r>
      <w:proofErr w:type="spellStart"/>
      <w:r w:rsidR="00EE20B5">
        <w:t>apporach</w:t>
      </w:r>
      <w:proofErr w:type="spellEnd"/>
      <w:r w:rsidR="00EE20B5">
        <w:t xml:space="preserve">, and </w:t>
      </w:r>
      <w:r w:rsidR="001254DF">
        <w:t>using</w:t>
      </w:r>
      <w:r w:rsidR="00BC22CE" w:rsidRPr="00DB6435">
        <w:t xml:space="preserve"> a matrix normal distribution, parameterized by a mean matrix and two covariance matrices</w:t>
      </w:r>
      <w:r w:rsidR="00501FCC">
        <w:t xml:space="preserve">: </w:t>
      </w:r>
      <w:proofErr w:type="spellStart"/>
      <w:r w:rsidR="00501FCC" w:rsidRPr="00501FCC">
        <w:rPr>
          <w:i/>
          <w:iCs/>
        </w:rPr>
        <w:t>i</w:t>
      </w:r>
      <w:proofErr w:type="spellEnd"/>
      <w:r w:rsidR="00501FCC" w:rsidRPr="00501FCC">
        <w:rPr>
          <w:i/>
          <w:iCs/>
        </w:rPr>
        <w:t xml:space="preserve">) </w:t>
      </w:r>
      <w:r w:rsidR="00BC22CE" w:rsidRPr="00DB6435">
        <w:t>one capturing variation across analytes and</w:t>
      </w:r>
      <w:r w:rsidR="00501FCC">
        <w:t xml:space="preserve"> </w:t>
      </w:r>
      <w:r w:rsidR="00501FCC" w:rsidRPr="00501FCC">
        <w:rPr>
          <w:i/>
          <w:iCs/>
        </w:rPr>
        <w:t>ii)</w:t>
      </w:r>
      <w:r w:rsidR="00BC22CE" w:rsidRPr="00DB6435">
        <w:t xml:space="preserve"> the other across chromatographic </w:t>
      </w:r>
      <w:r w:rsidR="001254DF">
        <w:t>parameters</w:t>
      </w:r>
      <w:r w:rsidR="00BC22CE" w:rsidRPr="00DB6435">
        <w:t xml:space="preserve">. The mean matrix incorporates </w:t>
      </w:r>
      <w:r w:rsidR="00BC22CE">
        <w:t>predictors</w:t>
      </w:r>
      <w:r w:rsidR="00BC22CE" w:rsidRPr="00DB6435">
        <w:t xml:space="preserve"> such as </w:t>
      </w:r>
      <w:r w:rsidR="00BC22CE" w:rsidRPr="00141F4E">
        <w:rPr>
          <w:i/>
          <w:iCs/>
        </w:rPr>
        <w:t>log</w:t>
      </w:r>
      <w:r w:rsidR="0036171A">
        <w:rPr>
          <w:rFonts w:hint="eastAsia"/>
          <w:i/>
          <w:iCs/>
        </w:rPr>
        <w:t> </w:t>
      </w:r>
      <w:r w:rsidR="00BC22CE" w:rsidRPr="00141F4E">
        <w:rPr>
          <w:i/>
          <w:iCs/>
        </w:rPr>
        <w:t>P</w:t>
      </w:r>
      <w:r w:rsidR="00BC22CE" w:rsidRPr="00DB6435">
        <w:t xml:space="preserve"> values and </w:t>
      </w:r>
      <w:r w:rsidR="00BC22CE">
        <w:t xml:space="preserve">number of </w:t>
      </w:r>
      <w:r w:rsidR="00BC22CE" w:rsidRPr="00DB6435">
        <w:t>functional group</w:t>
      </w:r>
      <w:r w:rsidR="00BC22CE">
        <w:t>s</w:t>
      </w:r>
      <w:r w:rsidR="00BC22CE" w:rsidRPr="00DB6435">
        <w:t xml:space="preserve">. </w:t>
      </w:r>
      <w:r w:rsidR="001254DF">
        <w:t xml:space="preserve">The column </w:t>
      </w:r>
      <w:r w:rsidR="001254DF">
        <w:t xml:space="preserve">covariance model the dependency between </w:t>
      </w:r>
      <w:r w:rsidR="001254DF" w:rsidRPr="00260E14">
        <w:rPr>
          <w:i/>
          <w:iCs/>
        </w:rPr>
        <w:t>log</w:t>
      </w:r>
      <w:r w:rsidR="0036171A">
        <w:rPr>
          <w:rFonts w:hint="eastAsia"/>
          <w:i/>
          <w:iCs/>
        </w:rPr>
        <w:t> </w:t>
      </w:r>
      <w:r w:rsidR="001254DF" w:rsidRPr="00260E14">
        <w:rPr>
          <w:i/>
          <w:iCs/>
        </w:rPr>
        <w:t>k</w:t>
      </w:r>
      <w:r w:rsidR="001254DF" w:rsidRPr="00141F4E">
        <w:rPr>
          <w:i/>
          <w:iCs/>
          <w:vertAlign w:val="subscript"/>
        </w:rPr>
        <w:t>w</w:t>
      </w:r>
      <w:r w:rsidR="001254DF">
        <w:t xml:space="preserve"> and </w:t>
      </w:r>
      <w:r w:rsidR="001254DF" w:rsidRPr="00260E14">
        <w:rPr>
          <w:i/>
          <w:iCs/>
        </w:rPr>
        <w:t>S</w:t>
      </w:r>
      <w:r w:rsidR="00260E14" w:rsidRPr="00141F4E">
        <w:rPr>
          <w:i/>
          <w:iCs/>
          <w:vertAlign w:val="subscript"/>
        </w:rPr>
        <w:t>1</w:t>
      </w:r>
      <w:r w:rsidR="001254DF">
        <w:t xml:space="preserve"> </w:t>
      </w:r>
      <w:r w:rsidR="00260E14">
        <w:t xml:space="preserve">of the Neue equation </w:t>
      </w:r>
      <w:r w:rsidR="001254DF">
        <w:t>and the</w:t>
      </w:r>
      <w:r w:rsidR="00BC22CE" w:rsidRPr="00DB6435">
        <w:t xml:space="preserve"> row covariance matrix </w:t>
      </w:r>
      <w:r w:rsidR="00260E14">
        <w:t>was</w:t>
      </w:r>
      <w:r w:rsidR="00BC22CE" w:rsidRPr="00DB6435">
        <w:t xml:space="preserve"> </w:t>
      </w:r>
      <w:r w:rsidR="00260E14">
        <w:t>correlated</w:t>
      </w:r>
      <w:r w:rsidR="00BC22CE" w:rsidRPr="00DB6435">
        <w:t xml:space="preserve"> with the </w:t>
      </w:r>
      <w:proofErr w:type="spellStart"/>
      <w:r w:rsidR="00BC22CE" w:rsidRPr="00DB6435">
        <w:t>Tanimoto</w:t>
      </w:r>
      <w:proofErr w:type="spellEnd"/>
      <w:r w:rsidR="00BC22CE" w:rsidRPr="00DB6435">
        <w:t xml:space="preserve"> similarity matrix, allowing structural similarities between analytes to inform the model and enhance predictive performance</w:t>
      </w:r>
      <w:r w:rsidR="00BC22CE">
        <w:t>.</w:t>
      </w:r>
      <w:r w:rsidR="007A70CD">
        <w:t xml:space="preserve"> </w:t>
      </w:r>
      <w:r w:rsidR="00A53DA0" w:rsidRPr="00A53DA0">
        <w:t>The benefit of this methodology is evaluated by quantifying how much uncertainty is explained by the similarity matrix and how this, in turn, enhances predictive accuracy when retention data for structurally similar analytes are available.</w:t>
      </w:r>
    </w:p>
    <w:p w14:paraId="16DD8C31" w14:textId="77777777" w:rsidR="00681A67" w:rsidRPr="008A7774" w:rsidRDefault="00681A67" w:rsidP="00E86063">
      <w:pPr>
        <w:pStyle w:val="Nagwek1"/>
      </w:pPr>
      <w:r w:rsidRPr="008A7774">
        <w:t>EXPERIMENTAL SECTION</w:t>
      </w:r>
    </w:p>
    <w:p w14:paraId="4C57EF5E" w14:textId="77777777" w:rsidR="00681A67" w:rsidRPr="008A7774" w:rsidRDefault="00681A67" w:rsidP="00E86063">
      <w:pPr>
        <w:pStyle w:val="Nagwek2"/>
      </w:pPr>
      <w:r w:rsidRPr="008A7774">
        <w:t>Data</w:t>
      </w:r>
    </w:p>
    <w:p w14:paraId="79D4788C" w14:textId="4BADD577" w:rsidR="008A7774" w:rsidRPr="008A7774" w:rsidRDefault="00276190" w:rsidP="00E86063">
      <w:pPr>
        <w:pStyle w:val="TAMainText"/>
      </w:pPr>
      <w:r>
        <w:t>In this work I</w:t>
      </w:r>
      <w:r w:rsidR="008A7774" w:rsidRPr="008A7774">
        <w:t xml:space="preserve"> used a publicly available</w:t>
      </w:r>
      <w:r>
        <w:t xml:space="preserve"> datast</w:t>
      </w:r>
      <w:r w:rsidR="008A7774">
        <w:fldChar w:fldCharType="begin"/>
      </w:r>
      <w:r w:rsidR="000812CB">
        <w:instrText xml:space="preserve"> ADDIN ZOTERO_ITEM CSL_CITATION {"citationID":"AhIbGCzh","properties":{"formattedCitation":"\\super 10\\nosupersub{}","plainCitation":"10","noteIndex":0},"citationItems":[{"id":629,"uris":["http://zotero.org/users/local/cIlVeWgC/items/PQW2DEKP"],"itemData":{"id":629,"type":"webpage","title":"retentionprediction.org/hplc - accurate HPLC retention prediction","URL":"https://www.retentionprediction.org/hplc/database/","accessed":{"date-parts":[["2025",7,17]]}}}],"schema":"https://github.com/citation-style-language/schema/raw/master/csl-citation.json"} </w:instrText>
      </w:r>
      <w:r w:rsidR="008A7774">
        <w:fldChar w:fldCharType="separate"/>
      </w:r>
      <w:r w:rsidR="000812CB" w:rsidRPr="000812CB">
        <w:rPr>
          <w:szCs w:val="24"/>
          <w:vertAlign w:val="superscript"/>
        </w:rPr>
        <w:t>10</w:t>
      </w:r>
      <w:r w:rsidR="008A7774">
        <w:fldChar w:fldCharType="end"/>
      </w:r>
      <w:r w:rsidR="008A7774" w:rsidRPr="008A7774">
        <w:t xml:space="preserve"> that comprises the measurements of RP-HPLC retention times collected for 1026 analytes. The retention times were measured under isocratic conditions on Eclipse Plus C18 (Agilent) stationary phase with 3.5 </w:t>
      </w:r>
      <w:proofErr w:type="spellStart"/>
      <w:r w:rsidR="008A7774" w:rsidRPr="008A7774">
        <w:rPr>
          <w:rFonts w:hint="eastAsia"/>
        </w:rPr>
        <w:t>μ</w:t>
      </w:r>
      <w:r w:rsidR="008A7774" w:rsidRPr="008A7774">
        <w:t>m</w:t>
      </w:r>
      <w:proofErr w:type="spellEnd"/>
      <w:r w:rsidR="008A7774" w:rsidRPr="008A7774">
        <w:t xml:space="preserve"> particles. The experiments were conducted using a mixture of two solvents: solvent A, which was made of 0.1% formic acid in water, and solvent B, which was made of 0.1% formic acid in acetonitrile. The column temperature was set at 35</w:t>
      </w:r>
      <w:r w:rsidR="008A7774" w:rsidRPr="008A7774">
        <w:rPr>
          <w:rFonts w:hint="eastAsia"/>
        </w:rPr>
        <w:t>°</w:t>
      </w:r>
      <w:r w:rsidR="008A7774" w:rsidRPr="008A7774">
        <w:t>C. The data were collected by Boswell et al. and were used to create a method to predict retention time by Back-Calculating the Gradient</w:t>
      </w:r>
      <w:r w:rsidR="003268F4">
        <w:t>.</w:t>
      </w:r>
      <w:r w:rsidR="008A7774">
        <w:fldChar w:fldCharType="begin"/>
      </w:r>
      <w:r w:rsidR="000812CB">
        <w:instrText xml:space="preserve"> ADDIN ZOTERO_ITEM CSL_CITATION {"citationID":"EI6ucpPj","properties":{"formattedCitation":"\\super 11,12\\nosupersub{}","plainCitation":"11,12","noteIndex":0},"citationItems":[{"id":626,"uris":["http://zotero.org/users/local/cIlVeWgC/items/H2XWAUS5"],"itemData":{"id":626,"type":"article-journal","container-title":"Journal of Chromatography A","DOI":"https://doi.org/10.1016/j.chroma.2011.07.105","ISSN":"0021-9673","issue":"38","page":"6732-6741","title":"A study on retention </w:instrText>
      </w:r>
      <w:r w:rsidR="000812CB">
        <w:rPr>
          <w:rFonts w:hint="eastAsia"/>
        </w:rPr>
        <w:instrText>“</w:instrText>
      </w:r>
      <w:r w:rsidR="000812CB">
        <w:instrText>projection</w:instrText>
      </w:r>
      <w:r w:rsidR="000812CB">
        <w:rPr>
          <w:rFonts w:hint="eastAsia"/>
        </w:rPr>
        <w:instrText>”</w:instrText>
      </w:r>
      <w:r w:rsidR="000812CB">
        <w:instrText xml:space="preserve"> as a supplementary means for compound identification by liquid chromatography</w:instrText>
      </w:r>
      <w:r w:rsidR="000812CB">
        <w:rPr>
          <w:rFonts w:hint="eastAsia"/>
        </w:rPr>
        <w:instrText>–</w:instrText>
      </w:r>
      <w:r w:rsidR="000812CB">
        <w:instrText xml:space="preserve">mass spectrometry capable of predicting retention with different gradients, flow rates, and instruments","volume":"1218","author":[{"family":"Boswell","given":"Paul G."},{"family":"Schellenberg","given":"Jonathan R."},{"family":"Carr","given":"Peter W."},{"family":"Cohen","given":"Jerry D."},{"family":"Hegeman","given":"Adrian D."}],"issued":{"date-parts":[["2011"]]}}},{"id":627,"uris":["http://zotero.org/users/local/cIlVeWgC/items/GTB27Q73"],"itemData":{"id":627,"type":"article-journal","container-title":"Journal of Chromatography A","DOI":"https://doi.org/10.1016/j.chroma.2011.07.070","ISSN":"0021-9673","issue":"38","page":"6742-6749","title":"Easy and accurate high-performance liquid chromatography retention prediction with different gradients, flow rates, and instruments by back-calculation of gradient and flow rate profiles","volume":"1218","author":[{"family":"Boswell","given":"Paul G."},{"family":"Schellenberg","given":"Jonathan R."},{"family":"Carr","given":"Peter W."},{"family":"Cohen","given":"Jerry D."},{"family":"Hegeman","given":"Adrian D."}],"issued":{"date-parts":[["2011"]]}}}],"schema":"https://github.com/citation-style-language/schema/raw/master/csl-citation.json"} </w:instrText>
      </w:r>
      <w:r w:rsidR="008A7774">
        <w:fldChar w:fldCharType="separate"/>
      </w:r>
      <w:r w:rsidR="000812CB" w:rsidRPr="000812CB">
        <w:rPr>
          <w:szCs w:val="24"/>
          <w:vertAlign w:val="superscript"/>
        </w:rPr>
        <w:t>11,12</w:t>
      </w:r>
      <w:r w:rsidR="008A7774">
        <w:fldChar w:fldCharType="end"/>
      </w:r>
    </w:p>
    <w:p w14:paraId="6457123E" w14:textId="3C302815" w:rsidR="00681A67" w:rsidRPr="00CC6387" w:rsidRDefault="008A7774" w:rsidP="00E86063">
      <w:pPr>
        <w:pStyle w:val="TAMainText"/>
        <w:rPr>
          <w:color w:val="FF0000"/>
        </w:rPr>
      </w:pPr>
      <w:r w:rsidRPr="008A7774">
        <w:t xml:space="preserve">The 2D structures of analytes, </w:t>
      </w:r>
      <w:proofErr w:type="spellStart"/>
      <w:r w:rsidRPr="008A7774">
        <w:t>Tanimoto</w:t>
      </w:r>
      <w:proofErr w:type="spellEnd"/>
      <w:r w:rsidRPr="008A7774">
        <w:t xml:space="preserve"> similarity matrix, log P and the number of functional groups were calculated using </w:t>
      </w:r>
      <w:proofErr w:type="spellStart"/>
      <w:r w:rsidRPr="008A7774">
        <w:t>RDkit</w:t>
      </w:r>
      <w:proofErr w:type="spellEnd"/>
      <w:r w:rsidRPr="008A7774">
        <w:t xml:space="preserve"> toolkit</w:t>
      </w:r>
      <w:r>
        <w:fldChar w:fldCharType="begin"/>
      </w:r>
      <w:r w:rsidR="000812CB">
        <w:instrText xml:space="preserve"> ADDIN ZOTERO_ITEM CSL_CITATION {"citationID":"BG6JqUHe","properties":{"formattedCitation":"\\super 13\\nosupersub{}","plainCitation":"13","noteIndex":0},"citationItems":[{"id":628,"uris":["http://zotero.org/users/local/cIlVeWgC/items/UQP99F4Y"],"itemData":{"id":628,"type":"software","note":"DOI: 10.5281/zenodo.15773589","publisher":"Zenodo","title":"rdkit/rdkit: 2025_03_4 (Q1 2025) Release","URL":"https://doi.org/10.5281/zenodo.15773589","version":"Release_2025_03_4","author":[{"family":"Landrum","given":"Greg"},{"family":"Tosco","given":"Paolo"},{"family":"Kelley","given":"Brian"},{"family":"Rodriguez","given":"Ricardo"},{"family":"Cosgrove","given":"David"},{"family":"Vianello","given":"Riccardo"},{"literal":"sriniker"},{"family":"Gedeck","given":"Peter"},{"family":"Jones","given":"Gareth"},{"family":"Kawashima","given":"Eisuke"},{"literal":"NadineSchneider"},{"family":"Nealschneider","given":"Dan"},{"family":"Dalke","given":"Andrew"},{"family":"Swain","given":"Matt"},{"family":"Cole","given":"Brian"},{"literal":"tadhurst-cdd"},{"family":"Turk","given":"Samo"},{"family":"Savelev","given":"Aleksandr"},{"family":"Vaucher","given":"Alain"},{"family":"W</w:instrText>
      </w:r>
      <w:r w:rsidR="000812CB">
        <w:rPr>
          <w:rFonts w:hint="eastAsia"/>
        </w:rPr>
        <w:instrText>ó</w:instrText>
      </w:r>
      <w:r w:rsidR="000812CB">
        <w:instrText xml:space="preserve">jcikowski","given":"Maciej"},{"family":"Take","given":"Ichiru"},{"family":"Walker","given":"Rachel"},{"family":"Scalfani","given":"Vincent F."},{"family":"Faara","given":"Hussein"},{"family":"Ujihara","given":"Kazuya"},{"family":"Probst","given":"Daniel"},{"family":"Maeder","given":"Niels"},{"family":"Monat","given":"Jeremy"},{"family":"Lehtivarjo","given":"Juuso"},{"family":"godin","given":"guillaume"}],"issued":{"date-parts":[["2025",6]]}}}],"schema":"https://github.com/citation-style-language/schema/raw/master/csl-citation.json"} </w:instrText>
      </w:r>
      <w:r>
        <w:fldChar w:fldCharType="separate"/>
      </w:r>
      <w:r w:rsidR="000812CB" w:rsidRPr="000812CB">
        <w:rPr>
          <w:szCs w:val="24"/>
          <w:vertAlign w:val="superscript"/>
        </w:rPr>
        <w:t>13</w:t>
      </w:r>
      <w:r>
        <w:fldChar w:fldCharType="end"/>
      </w:r>
      <w:r w:rsidRPr="008A7774">
        <w:t xml:space="preserve">: </w:t>
      </w:r>
      <w:r w:rsidR="00681A67" w:rsidRPr="008A7774">
        <w:t xml:space="preserve">based on the structures of </w:t>
      </w:r>
      <w:r w:rsidR="004878A6" w:rsidRPr="008A7774">
        <w:t xml:space="preserve">the </w:t>
      </w:r>
      <w:r w:rsidR="00681A67" w:rsidRPr="008A7774">
        <w:t xml:space="preserve">analytes generated from SMILES strings. </w:t>
      </w:r>
    </w:p>
    <w:p w14:paraId="7A0D36F8" w14:textId="67219588" w:rsidR="00CB00D3" w:rsidRPr="00E86063" w:rsidRDefault="003C70BC" w:rsidP="00E86063">
      <w:pPr>
        <w:pStyle w:val="TAMainText"/>
      </w:pPr>
      <w:r w:rsidRPr="00E86063">
        <w:t>The r</w:t>
      </w:r>
      <w:r w:rsidR="00A07B00" w:rsidRPr="00E86063">
        <w:t xml:space="preserve">aw data </w:t>
      </w:r>
      <w:r w:rsidRPr="00E86063">
        <w:t>used f</w:t>
      </w:r>
      <w:r w:rsidR="00A07B00" w:rsidRPr="00E86063">
        <w:t xml:space="preserve">or </w:t>
      </w:r>
      <w:r w:rsidRPr="00E86063">
        <w:t xml:space="preserve">the </w:t>
      </w:r>
      <w:r w:rsidR="00A07B00" w:rsidRPr="00E86063">
        <w:t xml:space="preserve">selected analytes </w:t>
      </w:r>
      <w:r w:rsidR="00BC1298" w:rsidRPr="00E86063">
        <w:t xml:space="preserve">are </w:t>
      </w:r>
      <w:r w:rsidR="008B749B" w:rsidRPr="00E86063">
        <w:t>shown in</w:t>
      </w:r>
      <w:r w:rsidR="00A07B00" w:rsidRPr="00E86063">
        <w:t xml:space="preserve"> Figure S1.</w:t>
      </w:r>
    </w:p>
    <w:p w14:paraId="7B63ADAF" w14:textId="77777777" w:rsidR="00681A67" w:rsidRPr="009D6785" w:rsidRDefault="00681A67" w:rsidP="00E86063">
      <w:pPr>
        <w:pStyle w:val="Nagwek2"/>
      </w:pPr>
      <w:r w:rsidRPr="009D6785">
        <w:t>Structural Model</w:t>
      </w:r>
    </w:p>
    <w:p w14:paraId="7ADF3870" w14:textId="62922262" w:rsidR="0056090D" w:rsidRPr="00F80DA9" w:rsidRDefault="0056090D" w:rsidP="00E86063">
      <w:pPr>
        <w:pStyle w:val="Nagwek2"/>
        <w:rPr>
          <w:b w:val="0"/>
          <w:bCs w:val="0"/>
        </w:rPr>
      </w:pPr>
      <w:r w:rsidRPr="00E86063">
        <w:rPr>
          <w:b w:val="0"/>
          <w:bCs w:val="0"/>
        </w:rPr>
        <w:t>The l</w:t>
      </w:r>
      <w:r w:rsidRPr="00F80DA9">
        <w:rPr>
          <w:b w:val="0"/>
          <w:bCs w:val="0"/>
        </w:rPr>
        <w:t>ogarithm of retention factor (</w:t>
      </w:r>
      <w:r w:rsidR="00F929FB" w:rsidRPr="00F80DA9">
        <w:rPr>
          <w:b w:val="0"/>
          <w:bCs w:val="0"/>
          <w:i/>
          <w:iCs/>
        </w:rPr>
        <w:t>log</w:t>
      </w:r>
      <w:r w:rsidR="0036171A" w:rsidRPr="00F80DA9">
        <w:rPr>
          <w:rFonts w:hint="eastAsia"/>
          <w:b w:val="0"/>
          <w:bCs w:val="0"/>
          <w:i/>
          <w:iCs/>
        </w:rPr>
        <w:t> </w:t>
      </w:r>
      <w:proofErr w:type="spellStart"/>
      <w:r w:rsidR="00F929FB" w:rsidRPr="00F80DA9">
        <w:rPr>
          <w:b w:val="0"/>
          <w:bCs w:val="0"/>
          <w:i/>
          <w:iCs/>
        </w:rPr>
        <w:t>k</w:t>
      </w:r>
      <w:r w:rsidR="00F929FB" w:rsidRPr="00F80DA9">
        <w:rPr>
          <w:b w:val="0"/>
          <w:bCs w:val="0"/>
          <w:i/>
          <w:iCs/>
          <w:vertAlign w:val="subscript"/>
        </w:rPr>
        <w:t>i,j</w:t>
      </w:r>
      <w:proofErr w:type="spellEnd"/>
      <w:r w:rsidRPr="00F80DA9">
        <w:rPr>
          <w:b w:val="0"/>
          <w:bCs w:val="0"/>
        </w:rPr>
        <w:t>) was modeled using the Neue model</w:t>
      </w:r>
      <w:r w:rsidR="003268F4" w:rsidRPr="00F80DA9">
        <w:rPr>
          <w:b w:val="0"/>
          <w:bCs w:val="0"/>
        </w:rPr>
        <w:t>:</w:t>
      </w:r>
      <w:r w:rsidR="008A7774" w:rsidRPr="00F80DA9">
        <w:rPr>
          <w:b w:val="0"/>
          <w:bCs w:val="0"/>
        </w:rPr>
        <w:fldChar w:fldCharType="begin"/>
      </w:r>
      <w:r w:rsidR="000812CB">
        <w:rPr>
          <w:b w:val="0"/>
          <w:bCs w:val="0"/>
        </w:rPr>
        <w:instrText xml:space="preserve"> ADDIN ZOTERO_ITEM CSL_CITATION {"citationID":"8OSZ7ynD","properties":{"formattedCitation":"\\super 14\\nosupersub{}","plainCitation":"14","noteIndex":0},"citationItems":[{"id":168,"uris":["http://zotero.org/users/local/cIlVeWgC/items/8PXJZ6C3"],"itemData":{"id":168,"type":"article-journal","abstract":"One- and multi-variable retention models proposed for isocratic and/or gradient elution in reversed-phase liquid chromatography are critically reviewed. The thermodynamic, exo-thermodynamic or empirical arguments adopted for their derivation are presented and discussed. Their connection to the retention mechanism is also indicated and the assumptions and approximations involved in their derivation are stressed. Special attention is devoted to the fitting performance of the various models and its impact on the final predicted error between experimental and calculated retention times. The possibility of using exo-thermodynamic retention models for prediction under gradient elution is considered from a practical point of view. Finally, the use of statistical weights in the fitting procedure of a retention model and its effect on the calculated elution times as well as the transferability of retention data among isocratic and gradient elution modes are also examined and discussed.","collection-title":"Retention Mechanisms in Chromatography and Electrophoresis","container-title":"Journal of Chromatography A","DOI":"10.1016/j.chroma.2008.09.051","ISSN":"0021-9673","issue":"10","journalAbbreviation":"Journal of Chromatography A","language":"en","page":"1737-1755","source":"ScienceDirect","title":"Retention models for isocratic and gradient elution in reversed-phase liquid chromatography","volume":"1216","author":[{"family":"Nikitas","given":"P."},{"family":"Pappa-Louisi","given":"A."}],"issued":{"date-parts":[["2009",3,6]]}}}],"schema":"https://github.com/citation-style-language/schema/raw/master/csl-citation.json"} </w:instrText>
      </w:r>
      <w:r w:rsidR="008A7774" w:rsidRPr="00F80DA9">
        <w:rPr>
          <w:b w:val="0"/>
          <w:bCs w:val="0"/>
        </w:rPr>
        <w:fldChar w:fldCharType="separate"/>
      </w:r>
      <w:r w:rsidR="000812CB" w:rsidRPr="000812CB">
        <w:rPr>
          <w:szCs w:val="24"/>
          <w:vertAlign w:val="superscript"/>
        </w:rPr>
        <w:t>14</w:t>
      </w:r>
      <w:r w:rsidR="008A7774" w:rsidRPr="00F80DA9">
        <w:rPr>
          <w:b w:val="0"/>
          <w:bCs w:val="0"/>
        </w:rPr>
        <w:fldChar w:fldCharType="end"/>
      </w:r>
    </w:p>
    <w:p w14:paraId="60850A69" w14:textId="558DAEAF" w:rsidR="0056090D" w:rsidRPr="00F80DA9" w:rsidRDefault="00F80DA9" w:rsidP="00E86063">
      <w:pPr>
        <w:pStyle w:val="Nagwek2"/>
        <w:rPr>
          <w:b w:val="0"/>
          <w:bCs w:val="0"/>
        </w:rPr>
      </w:pPr>
      <m:oMathPara>
        <m:oMath>
          <m:r>
            <w:rPr>
              <w:rFonts w:ascii="Cambria Math" w:hAnsi="Cambria Math"/>
            </w:rPr>
            <w:lastRenderedPageBreak/>
            <m:t>log</m:t>
          </m:r>
          <m:sSub>
            <m:sSubPr>
              <m:ctrlPr>
                <w:rPr>
                  <w:rFonts w:ascii="Cambria Math" w:hAnsi="Cambria Math"/>
                  <w:b w:val="0"/>
                  <w:bCs w:val="0"/>
                </w:rPr>
              </m:ctrlPr>
            </m:sSubPr>
            <m:e>
              <m:r>
                <w:rPr>
                  <w:rFonts w:ascii="Cambria Math" w:hAnsi="Cambria Math"/>
                </w:rPr>
                <m:t>k</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b w:val="0"/>
                  <w:bCs w:val="0"/>
                </w:rPr>
              </m:ctrlPr>
            </m:sSubPr>
            <m:e>
              <m:r>
                <w:rPr>
                  <w:rFonts w:ascii="Cambria Math" w:hAnsi="Cambria Math"/>
                </w:rPr>
                <m:t>logk</m:t>
              </m:r>
            </m:e>
            <m:sub>
              <m:r>
                <w:rPr>
                  <w:rFonts w:ascii="Cambria Math" w:hAnsi="Cambria Math"/>
                </w:rPr>
                <m:t>w</m:t>
              </m:r>
              <m:r>
                <m:rPr>
                  <m:sty m:val="p"/>
                </m:rPr>
                <w:rPr>
                  <w:rFonts w:ascii="Cambria Math" w:hAnsi="Cambria Math"/>
                </w:rPr>
                <m:t>,</m:t>
              </m:r>
              <m:r>
                <w:rPr>
                  <w:rFonts w:ascii="Cambria Math" w:hAnsi="Cambria Math"/>
                </w:rPr>
                <m:t>i</m:t>
              </m:r>
            </m:sub>
          </m:sSub>
          <m:r>
            <m:rPr>
              <m:sty m:val="p"/>
            </m:rPr>
            <w:rPr>
              <w:rFonts w:ascii="Cambria Math" w:hAnsi="Cambria Math"/>
            </w:rPr>
            <m:t>-</m:t>
          </m:r>
          <m:f>
            <m:fPr>
              <m:ctrlPr>
                <w:rPr>
                  <w:rFonts w:ascii="Cambria Math" w:hAnsi="Cambria Math"/>
                  <w:b w:val="0"/>
                  <w:bCs w:val="0"/>
                </w:rPr>
              </m:ctrlPr>
            </m:fPr>
            <m:num>
              <m:d>
                <m:dPr>
                  <m:ctrlPr>
                    <w:rPr>
                      <w:rFonts w:ascii="Cambria Math" w:hAnsi="Cambria Math"/>
                      <w:b w:val="0"/>
                      <w:bCs w:val="0"/>
                    </w:rPr>
                  </m:ctrlPr>
                </m:dPr>
                <m:e>
                  <m:r>
                    <m:rPr>
                      <m:sty m:val="p"/>
                    </m:rPr>
                    <w:rPr>
                      <w:rFonts w:ascii="Cambria Math" w:hAnsi="Cambria Math"/>
                    </w:rPr>
                    <m:t>1+</m:t>
                  </m:r>
                  <m:sSub>
                    <m:sSubPr>
                      <m:ctrlPr>
                        <w:rPr>
                          <w:rFonts w:ascii="Cambria Math" w:hAnsi="Cambria Math"/>
                          <w:b w:val="0"/>
                          <w:bCs w:val="0"/>
                        </w:rPr>
                      </m:ctrlPr>
                    </m:sSubPr>
                    <m:e>
                      <m:r>
                        <w:rPr>
                          <w:rFonts w:ascii="Cambria Math" w:hAnsi="Cambria Math"/>
                        </w:rPr>
                        <m:t>S</m:t>
                      </m:r>
                    </m:e>
                    <m:sub>
                      <m:r>
                        <m:rPr>
                          <m:sty m:val="p"/>
                        </m:rPr>
                        <w:rPr>
                          <w:rFonts w:ascii="Cambria Math" w:hAnsi="Cambria Math"/>
                        </w:rPr>
                        <m:t>2</m:t>
                      </m:r>
                      <m:r>
                        <m:rPr>
                          <m:sty m:val="p"/>
                        </m:rPr>
                        <w:rPr>
                          <w:rFonts w:ascii="Cambria Math" w:hAnsi="Cambria Math"/>
                        </w:rPr>
                        <m:t>_i</m:t>
                      </m:r>
                    </m:sub>
                  </m:sSub>
                </m:e>
              </m:d>
              <m:r>
                <m:rPr>
                  <m:sty m:val="p"/>
                </m:rPr>
                <w:rPr>
                  <w:rFonts w:ascii="Cambria Math" w:hAnsi="Cambria Math"/>
                </w:rPr>
                <m:t>∙</m:t>
              </m:r>
              <m:sSub>
                <m:sSubPr>
                  <m:ctrlPr>
                    <w:rPr>
                      <w:rFonts w:ascii="Cambria Math" w:hAnsi="Cambria Math"/>
                      <w:b w:val="0"/>
                      <w:bCs w:val="0"/>
                    </w:rPr>
                  </m:ctrlPr>
                </m:sSubPr>
                <m:e>
                  <m:r>
                    <w:rPr>
                      <w:rFonts w:ascii="Cambria Math" w:hAnsi="Cambria Math"/>
                    </w:rPr>
                    <m:t>S</m:t>
                  </m:r>
                </m:e>
                <m:sub>
                  <m:r>
                    <m:rPr>
                      <m:sty m:val="p"/>
                    </m:rPr>
                    <w:rPr>
                      <w:rFonts w:ascii="Cambria Math" w:hAnsi="Cambria Math"/>
                    </w:rPr>
                    <m:t>1,</m:t>
                  </m:r>
                  <m:r>
                    <w:rPr>
                      <w:rFonts w:ascii="Cambria Math" w:hAnsi="Cambria Math"/>
                    </w:rPr>
                    <m:t>i</m:t>
                  </m:r>
                </m:sub>
              </m:sSub>
              <m:r>
                <m:rPr>
                  <m:sty m:val="p"/>
                </m:rPr>
                <w:rPr>
                  <w:rFonts w:ascii="Cambria Math" w:hAnsi="Cambria Math"/>
                </w:rPr>
                <m:t>∙</m:t>
              </m:r>
              <m:sSub>
                <m:sSubPr>
                  <m:ctrlPr>
                    <w:rPr>
                      <w:rFonts w:ascii="Cambria Math" w:hAnsi="Cambria Math"/>
                      <w:b w:val="0"/>
                      <w:bCs w:val="0"/>
                    </w:rPr>
                  </m:ctrlPr>
                </m:sSubPr>
                <m:e>
                  <m:r>
                    <w:rPr>
                      <w:rFonts w:ascii="Cambria Math" w:hAnsi="Cambria Math"/>
                    </w:rPr>
                    <m:t>φ</m:t>
                  </m:r>
                </m:e>
                <m:sub>
                  <m:r>
                    <w:rPr>
                      <w:rFonts w:ascii="Cambria Math" w:hAnsi="Cambria Math"/>
                    </w:rPr>
                    <m:t>i</m:t>
                  </m:r>
                  <m:r>
                    <m:rPr>
                      <m:sty m:val="p"/>
                    </m:rPr>
                    <w:rPr>
                      <w:rFonts w:ascii="Cambria Math" w:hAnsi="Cambria Math"/>
                    </w:rPr>
                    <m:t>,</m:t>
                  </m:r>
                  <m:r>
                    <w:rPr>
                      <w:rFonts w:ascii="Cambria Math" w:hAnsi="Cambria Math"/>
                    </w:rPr>
                    <m:t>j</m:t>
                  </m:r>
                </m:sub>
              </m:sSub>
            </m:num>
            <m:den>
              <m:d>
                <m:dPr>
                  <m:ctrlPr>
                    <w:rPr>
                      <w:rFonts w:ascii="Cambria Math" w:hAnsi="Cambria Math"/>
                      <w:b w:val="0"/>
                      <w:bCs w:val="0"/>
                    </w:rPr>
                  </m:ctrlPr>
                </m:dPr>
                <m:e>
                  <m:r>
                    <m:rPr>
                      <m:sty m:val="p"/>
                    </m:rPr>
                    <w:rPr>
                      <w:rFonts w:ascii="Cambria Math" w:hAnsi="Cambria Math"/>
                    </w:rPr>
                    <m:t>1+</m:t>
                  </m:r>
                  <m:sSub>
                    <m:sSubPr>
                      <m:ctrlPr>
                        <w:rPr>
                          <w:rFonts w:ascii="Cambria Math" w:hAnsi="Cambria Math"/>
                          <w:b w:val="0"/>
                          <w:bCs w:val="0"/>
                        </w:rPr>
                      </m:ctrlPr>
                    </m:sSubPr>
                    <m:e>
                      <m:r>
                        <w:rPr>
                          <w:rFonts w:ascii="Cambria Math" w:hAnsi="Cambria Math"/>
                        </w:rPr>
                        <m:t>S</m:t>
                      </m:r>
                    </m:e>
                    <m:sub>
                      <m:r>
                        <m:rPr>
                          <m:sty m:val="p"/>
                        </m:rPr>
                        <w:rPr>
                          <w:rFonts w:ascii="Cambria Math" w:hAnsi="Cambria Math"/>
                        </w:rPr>
                        <m:t>2</m:t>
                      </m:r>
                      <m:r>
                        <m:rPr>
                          <m:sty m:val="p"/>
                        </m:rPr>
                        <w:rPr>
                          <w:rFonts w:ascii="Cambria Math" w:hAnsi="Cambria Math"/>
                        </w:rPr>
                        <m:t>_i</m:t>
                      </m:r>
                    </m:sub>
                  </m:sSub>
                  <m:r>
                    <m:rPr>
                      <m:sty m:val="p"/>
                    </m:rPr>
                    <w:rPr>
                      <w:rFonts w:ascii="Cambria Math" w:hAnsi="Cambria Math"/>
                    </w:rPr>
                    <m:t>∙</m:t>
                  </m:r>
                  <m:sSub>
                    <m:sSubPr>
                      <m:ctrlPr>
                        <w:rPr>
                          <w:rFonts w:ascii="Cambria Math" w:hAnsi="Cambria Math"/>
                          <w:b w:val="0"/>
                          <w:bCs w:val="0"/>
                        </w:rPr>
                      </m:ctrlPr>
                    </m:sSubPr>
                    <m:e>
                      <m:r>
                        <w:rPr>
                          <w:rFonts w:ascii="Cambria Math" w:hAnsi="Cambria Math"/>
                        </w:rPr>
                        <m:t>φ</m:t>
                      </m:r>
                    </m:e>
                    <m:sub>
                      <m:r>
                        <w:rPr>
                          <w:rFonts w:ascii="Cambria Math" w:hAnsi="Cambria Math"/>
                        </w:rPr>
                        <m:t>i</m:t>
                      </m:r>
                      <m:r>
                        <m:rPr>
                          <m:sty m:val="p"/>
                        </m:rPr>
                        <w:rPr>
                          <w:rFonts w:ascii="Cambria Math" w:hAnsi="Cambria Math"/>
                        </w:rPr>
                        <m:t>,</m:t>
                      </m:r>
                      <m:r>
                        <w:rPr>
                          <w:rFonts w:ascii="Cambria Math" w:hAnsi="Cambria Math"/>
                        </w:rPr>
                        <m:t>j</m:t>
                      </m:r>
                    </m:sub>
                  </m:sSub>
                </m:e>
              </m:d>
            </m:den>
          </m:f>
        </m:oMath>
      </m:oMathPara>
    </w:p>
    <w:p w14:paraId="6AED435F" w14:textId="5BC32577" w:rsidR="0056090D" w:rsidRPr="00F80DA9" w:rsidRDefault="0056090D" w:rsidP="00E86063">
      <w:pPr>
        <w:pStyle w:val="Nagwek2"/>
        <w:rPr>
          <w:b w:val="0"/>
          <w:bCs w:val="0"/>
        </w:rPr>
      </w:pPr>
      <w:r w:rsidRPr="00F80DA9">
        <w:rPr>
          <w:b w:val="0"/>
          <w:bCs w:val="0"/>
        </w:rPr>
        <w:t xml:space="preserve">where </w:t>
      </w:r>
      <w:r w:rsidRPr="00F80DA9">
        <w:rPr>
          <w:b w:val="0"/>
          <w:bCs w:val="0"/>
          <w:i/>
          <w:iCs/>
        </w:rPr>
        <w:t>j</w:t>
      </w:r>
      <w:r w:rsidRPr="00F80DA9">
        <w:rPr>
          <w:b w:val="0"/>
          <w:bCs w:val="0"/>
        </w:rPr>
        <w:t xml:space="preserve"> denotes observation, </w:t>
      </w:r>
      <w:proofErr w:type="spellStart"/>
      <w:r w:rsidRPr="00F80DA9">
        <w:rPr>
          <w:b w:val="0"/>
          <w:bCs w:val="0"/>
          <w:i/>
          <w:iCs/>
        </w:rPr>
        <w:t>i</w:t>
      </w:r>
      <w:proofErr w:type="spellEnd"/>
      <w:r w:rsidRPr="00F80DA9">
        <w:rPr>
          <w:b w:val="0"/>
          <w:bCs w:val="0"/>
        </w:rPr>
        <w:t xml:space="preserve"> denotes analyte,</w:t>
      </w:r>
      <w:r w:rsidR="00F929FB" w:rsidRPr="00F80DA9">
        <w:rPr>
          <w:b w:val="0"/>
          <w:bCs w:val="0"/>
        </w:rPr>
        <w:t xml:space="preserve"> </w:t>
      </w:r>
      <m:oMath>
        <m:sSub>
          <m:sSubPr>
            <m:ctrlPr>
              <w:rPr>
                <w:rFonts w:ascii="Cambria Math" w:hAnsi="Cambria Math"/>
                <w:b w:val="0"/>
                <w:bCs w:val="0"/>
                <w:i/>
              </w:rPr>
            </m:ctrlPr>
          </m:sSubPr>
          <m:e>
            <m:r>
              <w:rPr>
                <w:rFonts w:ascii="Cambria Math" w:hAnsi="Cambria Math"/>
              </w:rPr>
              <m:t>logk</m:t>
            </m:r>
          </m:e>
          <m:sub>
            <m:r>
              <w:rPr>
                <w:rFonts w:ascii="Cambria Math" w:hAnsi="Cambria Math"/>
              </w:rPr>
              <m:t>w,i</m:t>
            </m:r>
          </m:sub>
        </m:sSub>
        <m:r>
          <w:rPr>
            <w:rFonts w:ascii="Cambria Math" w:hAnsi="Cambria Math"/>
          </w:rPr>
          <m:t xml:space="preserve"> </m:t>
        </m:r>
      </m:oMath>
      <w:r w:rsidRPr="00F80DA9">
        <w:rPr>
          <w:b w:val="0"/>
          <w:bCs w:val="0"/>
        </w:rPr>
        <w:t xml:space="preserve">represents the logarithm of retention factors extrapolated to 0% of organic modifier content, </w:t>
      </w:r>
      <m:oMath>
        <m:sSub>
          <m:sSubPr>
            <m:ctrlPr>
              <w:rPr>
                <w:rFonts w:ascii="Cambria Math" w:hAnsi="Cambria Math"/>
                <w:b w:val="0"/>
                <w:bCs w:val="0"/>
                <w:i/>
              </w:rPr>
            </m:ctrlPr>
          </m:sSubPr>
          <m:e>
            <m:r>
              <w:rPr>
                <w:rFonts w:ascii="Cambria Math" w:hAnsi="Cambria Math"/>
              </w:rPr>
              <m:t>S</m:t>
            </m:r>
          </m:e>
          <m:sub>
            <m:r>
              <w:rPr>
                <w:rFonts w:ascii="Cambria Math" w:hAnsi="Cambria Math"/>
              </w:rPr>
              <m:t>1,i</m:t>
            </m:r>
          </m:sub>
        </m:sSub>
      </m:oMath>
      <w:r w:rsidRPr="00F80DA9">
        <w:rPr>
          <w:b w:val="0"/>
          <w:bCs w:val="0"/>
        </w:rPr>
        <w:t xml:space="preserve"> and </w:t>
      </w:r>
      <m:oMath>
        <m:sSub>
          <m:sSubPr>
            <m:ctrlPr>
              <w:rPr>
                <w:rFonts w:ascii="Cambria Math" w:hAnsi="Cambria Math"/>
                <w:b w:val="0"/>
                <w:bCs w:val="0"/>
                <w:i/>
              </w:rPr>
            </m:ctrlPr>
          </m:sSubPr>
          <m:e>
            <m:r>
              <w:rPr>
                <w:rFonts w:ascii="Cambria Math" w:hAnsi="Cambria Math"/>
              </w:rPr>
              <m:t>S</m:t>
            </m:r>
          </m:e>
          <m:sub>
            <m:r>
              <m:rPr>
                <m:sty m:val="p"/>
              </m:rPr>
              <w:rPr>
                <w:rFonts w:ascii="Cambria Math" w:hAnsi="Cambria Math"/>
              </w:rPr>
              <m:t>2</m:t>
            </m:r>
            <m:r>
              <m:rPr>
                <m:sty m:val="p"/>
              </m:rPr>
              <w:rPr>
                <w:rFonts w:ascii="Cambria Math" w:hAnsi="Cambria Math"/>
              </w:rPr>
              <m:t>_i</m:t>
            </m:r>
          </m:sub>
        </m:sSub>
        <m:r>
          <w:rPr>
            <w:rFonts w:ascii="Cambria Math" w:hAnsi="Cambria Math"/>
          </w:rPr>
          <m:t xml:space="preserve"> </m:t>
        </m:r>
      </m:oMath>
      <w:r w:rsidRPr="00F80DA9">
        <w:rPr>
          <w:b w:val="0"/>
          <w:bCs w:val="0"/>
        </w:rPr>
        <w:t xml:space="preserve">are the slopes in the Neue equation. In this parametrization of the Neue equation, </w:t>
      </w:r>
      <m:oMath>
        <m:sSub>
          <m:sSubPr>
            <m:ctrlPr>
              <w:rPr>
                <w:rFonts w:ascii="Cambria Math" w:hAnsi="Cambria Math"/>
                <w:b w:val="0"/>
                <w:bCs w:val="0"/>
                <w:i/>
              </w:rPr>
            </m:ctrlPr>
          </m:sSubPr>
          <m:e>
            <m:r>
              <w:rPr>
                <w:rFonts w:ascii="Cambria Math" w:hAnsi="Cambria Math"/>
              </w:rPr>
              <m:t>S</m:t>
            </m:r>
          </m:e>
          <m:sub>
            <m:r>
              <w:rPr>
                <w:rFonts w:ascii="Cambria Math" w:hAnsi="Cambria Math"/>
              </w:rPr>
              <m:t>1,i</m:t>
            </m:r>
          </m:sub>
        </m:sSub>
        <m:r>
          <w:rPr>
            <w:rFonts w:ascii="Cambria Math" w:hAnsi="Cambria Math"/>
          </w:rPr>
          <m:t xml:space="preserve"> </m:t>
        </m:r>
      </m:oMath>
      <w:r w:rsidRPr="00F80DA9">
        <w:rPr>
          <w:b w:val="0"/>
          <w:bCs w:val="0"/>
        </w:rPr>
        <w:t>reflects the difference between logarithms of retention factors corresponding to water (0% organic modifier) and 100% organic modifier content as eluents.</w:t>
      </w:r>
    </w:p>
    <w:p w14:paraId="2B3E7C90" w14:textId="77777777" w:rsidR="0056090D" w:rsidRPr="00F80DA9" w:rsidRDefault="0056090D" w:rsidP="00E86063">
      <w:pPr>
        <w:pStyle w:val="Nagwek2"/>
        <w:rPr>
          <w:b w:val="0"/>
          <w:bCs w:val="0"/>
        </w:rPr>
      </w:pPr>
      <w:r w:rsidRPr="00F80DA9">
        <w:rPr>
          <w:b w:val="0"/>
          <w:bCs w:val="0"/>
        </w:rPr>
        <w:t>The statistical model has the following hierarchical structure:</w:t>
      </w:r>
    </w:p>
    <w:p w14:paraId="173D6D44" w14:textId="20CA2BCC" w:rsidR="0056090D" w:rsidRPr="00F80DA9" w:rsidRDefault="00F80DA9" w:rsidP="00E86063">
      <w:pPr>
        <w:pStyle w:val="Nagwek2"/>
        <w:rPr>
          <w:rFonts w:ascii="Cambria Math" w:hAnsi="Cambria Math"/>
          <w:oMath/>
        </w:rPr>
      </w:pPr>
      <m:oMathPara>
        <m:oMath>
          <m:r>
            <w:rPr>
              <w:rFonts w:ascii="Cambria Math" w:hAnsi="Cambria Math"/>
            </w:rPr>
            <m:t>logkob</m:t>
          </m:r>
          <m:sSub>
            <m:sSubPr>
              <m:ctrlPr>
                <w:rPr>
                  <w:rFonts w:ascii="Cambria Math" w:hAnsi="Cambria Math"/>
                  <w:b w:val="0"/>
                  <w:bCs w:val="0"/>
                </w:rPr>
              </m:ctrlPr>
            </m:sSubPr>
            <m:e>
              <m:r>
                <w:rPr>
                  <w:rFonts w:ascii="Cambria Math" w:hAnsi="Cambria Math"/>
                </w:rPr>
                <m:t>s</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r>
            <w:rPr>
              <w:rFonts w:ascii="Cambria Math" w:hAnsi="Cambria Math"/>
            </w:rPr>
            <m:t>Studen</m:t>
          </m:r>
          <m:sSub>
            <m:sSubPr>
              <m:ctrlPr>
                <w:rPr>
                  <w:rFonts w:ascii="Cambria Math" w:hAnsi="Cambria Math"/>
                  <w:b w:val="0"/>
                  <w:bCs w:val="0"/>
                </w:rPr>
              </m:ctrlPr>
            </m:sSubPr>
            <m:e>
              <m:r>
                <w:rPr>
                  <w:rFonts w:ascii="Cambria Math" w:hAnsi="Cambria Math"/>
                </w:rPr>
                <m:t>t</m:t>
              </m:r>
            </m:e>
            <m:sub>
              <m:r>
                <w:rPr>
                  <w:rFonts w:ascii="Cambria Math" w:hAnsi="Cambria Math"/>
                </w:rPr>
                <m:t>t</m:t>
              </m:r>
            </m:sub>
          </m:sSub>
          <m:d>
            <m:dPr>
              <m:ctrlPr>
                <w:rPr>
                  <w:rFonts w:ascii="Cambria Math" w:hAnsi="Cambria Math"/>
                  <w:b w:val="0"/>
                  <w:bCs w:val="0"/>
                </w:rPr>
              </m:ctrlPr>
            </m:dPr>
            <m:e>
              <m:sSub>
                <m:sSubPr>
                  <m:ctrlPr>
                    <w:rPr>
                      <w:rFonts w:ascii="Cambria Math" w:hAnsi="Cambria Math"/>
                      <w:b w:val="0"/>
                      <w:bCs w:val="0"/>
                    </w:rPr>
                  </m:ctrlPr>
                </m:sSubPr>
                <m:e>
                  <m:r>
                    <m:rPr>
                      <m:sty m:val="p"/>
                    </m:rPr>
                    <w:rPr>
                      <w:rFonts w:ascii="Cambria Math" w:hAnsi="Cambria Math"/>
                    </w:rPr>
                    <m:t>ν</m:t>
                  </m:r>
                </m:e>
                <m:sub>
                  <m:r>
                    <w:rPr>
                      <w:rFonts w:ascii="Cambria Math" w:hAnsi="Cambria Math"/>
                    </w:rPr>
                    <m:t>obs</m:t>
                  </m:r>
                </m:sub>
              </m:sSub>
              <m:r>
                <m:rPr>
                  <m:sty m:val="p"/>
                </m:rPr>
                <w:rPr>
                  <w:rFonts w:ascii="Cambria Math" w:hAnsi="Cambria Math"/>
                </w:rPr>
                <m:t>,</m:t>
              </m:r>
              <m:r>
                <w:rPr>
                  <w:rFonts w:ascii="Cambria Math" w:hAnsi="Cambria Math"/>
                </w:rPr>
                <m:t>log</m:t>
              </m:r>
              <m:sSub>
                <m:sSubPr>
                  <m:ctrlPr>
                    <w:rPr>
                      <w:rFonts w:ascii="Cambria Math" w:hAnsi="Cambria Math"/>
                      <w:b w:val="0"/>
                      <w:bCs w:val="0"/>
                    </w:rPr>
                  </m:ctrlPr>
                </m:sSubPr>
                <m:e>
                  <m:r>
                    <w:rPr>
                      <w:rFonts w:ascii="Cambria Math" w:hAnsi="Cambria Math"/>
                    </w:rPr>
                    <m:t>k</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σ</m:t>
              </m:r>
            </m:e>
          </m:d>
        </m:oMath>
      </m:oMathPara>
    </w:p>
    <w:p w14:paraId="2A959216" w14:textId="1CA08987" w:rsidR="0056090D" w:rsidRPr="00F80DA9" w:rsidRDefault="00B86B7B" w:rsidP="00E86063">
      <w:pPr>
        <w:pStyle w:val="Nagwek2"/>
        <w:rPr>
          <w:rFonts w:ascii="Cambria Math" w:hAnsi="Cambria Math"/>
          <w:oMath/>
        </w:rPr>
      </w:pPr>
      <m:oMathPara>
        <m:oMath>
          <m:sSub>
            <m:sSubPr>
              <m:ctrlPr>
                <w:rPr>
                  <w:rFonts w:ascii="Cambria Math" w:hAnsi="Cambria Math"/>
                  <w:b w:val="0"/>
                  <w:bCs w:val="0"/>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MN</m:t>
          </m:r>
          <m:d>
            <m:dPr>
              <m:ctrlPr>
                <w:rPr>
                  <w:rFonts w:ascii="Cambria Math" w:hAnsi="Cambria Math"/>
                  <w:b w:val="0"/>
                  <w:bCs w:val="0"/>
                </w:rPr>
              </m:ctrlPr>
            </m:dPr>
            <m:e>
              <m:sSub>
                <m:sSubPr>
                  <m:ctrlPr>
                    <w:rPr>
                      <w:rFonts w:ascii="Cambria Math" w:hAnsi="Cambria Math"/>
                      <w:b w:val="0"/>
                      <w:bCs w:val="0"/>
                    </w:rPr>
                  </m:ctrlPr>
                </m:sSubPr>
                <m:e>
                  <m:r>
                    <m:rPr>
                      <m:sty m:val="p"/>
                    </m:rPr>
                    <w:rPr>
                      <w:rFonts w:ascii="Cambria Math" w:hAnsi="Cambria Math"/>
                    </w:rPr>
                    <m:t>θ</m:t>
                  </m:r>
                </m:e>
                <m:sub>
                  <m:r>
                    <w:rPr>
                      <w:rFonts w:ascii="Cambria Math" w:hAnsi="Cambria Math"/>
                    </w:rPr>
                    <m:t>R</m:t>
                  </m:r>
                </m:sub>
              </m:sSub>
              <m:r>
                <m:rPr>
                  <m:sty m:val="p"/>
                </m:rPr>
                <w:rPr>
                  <w:rFonts w:ascii="Cambria Math" w:hAnsi="Cambria Math"/>
                </w:rPr>
                <m:t>+</m:t>
              </m:r>
              <m:sSub>
                <m:sSubPr>
                  <m:ctrlPr>
                    <w:rPr>
                      <w:rFonts w:ascii="Cambria Math" w:hAnsi="Cambria Math"/>
                      <w:b w:val="0"/>
                      <w:bCs w:val="0"/>
                    </w:rPr>
                  </m:ctrlPr>
                </m:sSubPr>
                <m:e>
                  <m:r>
                    <m:rPr>
                      <m:sty m:val="p"/>
                    </m:rPr>
                    <w:rPr>
                      <w:rFonts w:ascii="Cambria Math" w:hAnsi="Cambria Math"/>
                    </w:rPr>
                    <m:t>β</m:t>
                  </m:r>
                </m:e>
                <m:sub>
                  <m:r>
                    <w:rPr>
                      <w:rFonts w:ascii="Cambria Math" w:hAnsi="Cambria Math"/>
                    </w:rPr>
                    <m:t>R</m:t>
                  </m:r>
                </m:sub>
              </m:sSub>
              <m:r>
                <m:rPr>
                  <m:sty m:val="p"/>
                </m:rPr>
                <w:rPr>
                  <w:rFonts w:ascii="Cambria Math" w:hAnsi="Cambria Math"/>
                </w:rPr>
                <m:t>∙(</m:t>
              </m:r>
              <m:r>
                <w:rPr>
                  <w:rFonts w:ascii="Cambria Math" w:hAnsi="Cambria Math"/>
                </w:rPr>
                <m:t>log</m:t>
              </m:r>
              <m:sSub>
                <m:sSubPr>
                  <m:ctrlPr>
                    <w:rPr>
                      <w:rFonts w:ascii="Cambria Math" w:hAnsi="Cambria Math"/>
                      <w:b w:val="0"/>
                      <w:bCs w:val="0"/>
                    </w:rPr>
                  </m:ctrlPr>
                </m:sSubPr>
                <m:e>
                  <m:r>
                    <w:rPr>
                      <w:rFonts w:ascii="Cambria Math" w:hAnsi="Cambria Math"/>
                    </w:rPr>
                    <m:t>P</m:t>
                  </m:r>
                </m:e>
                <m:sub>
                  <m:r>
                    <w:rPr>
                      <w:rFonts w:ascii="Cambria Math" w:hAnsi="Cambria Math"/>
                    </w:rPr>
                    <m:t>i</m:t>
                  </m:r>
                </m:sub>
              </m:sSub>
              <m:r>
                <m:rPr>
                  <m:sty m:val="p"/>
                </m:rPr>
                <w:rPr>
                  <w:rFonts w:ascii="Cambria Math" w:hAnsi="Cambria Math"/>
                </w:rPr>
                <m:t>-2.2)+</m:t>
              </m:r>
              <m:sSub>
                <m:sSubPr>
                  <m:ctrlPr>
                    <w:rPr>
                      <w:rFonts w:ascii="Cambria Math" w:hAnsi="Cambria Math"/>
                      <w:b w:val="0"/>
                      <w:bCs w:val="0"/>
                    </w:rPr>
                  </m:ctrlPr>
                </m:sSubPr>
                <m:e>
                  <m:r>
                    <m:rPr>
                      <m:sty m:val="p"/>
                    </m:rPr>
                    <w:rPr>
                      <w:rFonts w:ascii="Cambria Math" w:hAnsi="Cambria Math"/>
                    </w:rPr>
                    <m:t>π1</m:t>
                  </m:r>
                </m:e>
                <m:sub>
                  <m:r>
                    <w:rPr>
                      <w:rFonts w:ascii="Cambria Math" w:hAnsi="Cambria Math"/>
                    </w:rPr>
                    <m:t>R</m:t>
                  </m:r>
                </m:sub>
              </m:sSub>
              <m:r>
                <m:rPr>
                  <m:sty m:val="p"/>
                </m:rPr>
                <w:rPr>
                  <w:rFonts w:ascii="Cambria Math" w:hAnsi="Cambria Math"/>
                </w:rPr>
                <m:t>∙</m:t>
              </m:r>
              <m:sSub>
                <m:sSubPr>
                  <m:ctrlPr>
                    <w:rPr>
                      <w:rFonts w:ascii="Cambria Math" w:hAnsi="Cambria Math"/>
                      <w:b w:val="0"/>
                      <w:bCs w:val="0"/>
                    </w:rPr>
                  </m:ctrlPr>
                </m:sSubPr>
                <m:e>
                  <m:r>
                    <w:rPr>
                      <w:rFonts w:ascii="Cambria Math" w:hAnsi="Cambria Math"/>
                    </w:rPr>
                    <m:t>X1</m:t>
                  </m:r>
                </m:e>
                <m:sub>
                  <m:r>
                    <w:rPr>
                      <w:rFonts w:ascii="Cambria Math" w:hAnsi="Cambria Math"/>
                    </w:rPr>
                    <m:t>i</m:t>
                  </m:r>
                </m:sub>
              </m:sSub>
              <m:r>
                <m:rPr>
                  <m:sty m:val="p"/>
                </m:rPr>
                <w:rPr>
                  <w:rFonts w:ascii="Cambria Math" w:hAnsi="Cambria Math"/>
                </w:rPr>
                <m:t>+</m:t>
              </m:r>
              <m:sSub>
                <m:sSubPr>
                  <m:ctrlPr>
                    <w:rPr>
                      <w:rFonts w:ascii="Cambria Math" w:hAnsi="Cambria Math"/>
                      <w:b w:val="0"/>
                      <w:bCs w:val="0"/>
                    </w:rPr>
                  </m:ctrlPr>
                </m:sSubPr>
                <m:e>
                  <m:r>
                    <m:rPr>
                      <m:sty m:val="p"/>
                    </m:rPr>
                    <w:rPr>
                      <w:rFonts w:ascii="Cambria Math" w:hAnsi="Cambria Math"/>
                    </w:rPr>
                    <m:t>π2</m:t>
                  </m:r>
                </m:e>
                <m:sub>
                  <m:r>
                    <w:rPr>
                      <w:rFonts w:ascii="Cambria Math" w:hAnsi="Cambria Math"/>
                    </w:rPr>
                    <m:t>R</m:t>
                  </m:r>
                </m:sub>
              </m:sSub>
              <m:r>
                <m:rPr>
                  <m:sty m:val="p"/>
                </m:rPr>
                <w:rPr>
                  <w:rFonts w:ascii="Cambria Math" w:hAnsi="Cambria Math"/>
                </w:rPr>
                <m:t>∙</m:t>
              </m:r>
              <m:sSub>
                <m:sSubPr>
                  <m:ctrlPr>
                    <w:rPr>
                      <w:rFonts w:ascii="Cambria Math" w:hAnsi="Cambria Math"/>
                      <w:b w:val="0"/>
                      <w:bCs w:val="0"/>
                    </w:rPr>
                  </m:ctrlPr>
                </m:sSubPr>
                <m:e>
                  <m:r>
                    <w:rPr>
                      <w:rFonts w:ascii="Cambria Math" w:hAnsi="Cambria Math"/>
                    </w:rPr>
                    <m:t>X2</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m:t>
              </m:r>
              <m:r>
                <m:rPr>
                  <m:nor/>
                </m:rPr>
                <w:rPr>
                  <w:b w:val="0"/>
                  <w:bCs w:val="0"/>
                </w:rPr>
                <m:t>Ω</m:t>
              </m:r>
            </m:e>
          </m:d>
        </m:oMath>
      </m:oMathPara>
    </w:p>
    <w:p w14:paraId="47121B4D" w14:textId="772EEF5E" w:rsidR="0056090D" w:rsidRPr="00F80DA9" w:rsidRDefault="00B86B7B" w:rsidP="00E86063">
      <w:pPr>
        <w:pStyle w:val="Nagwek2"/>
        <w:rPr>
          <w:rFonts w:ascii="Cambria Math" w:hAnsi="Cambria Math"/>
          <w:oMath/>
        </w:rPr>
      </w:pPr>
      <m:oMathPara>
        <m:oMath>
          <m:sSub>
            <m:sSubPr>
              <m:ctrlPr>
                <w:rPr>
                  <w:rFonts w:ascii="Cambria Math" w:hAnsi="Cambria Math"/>
                  <w:b w:val="0"/>
                  <w:bCs w:val="0"/>
                </w:rPr>
              </m:ctrlPr>
            </m:sSubPr>
            <m:e>
              <m:r>
                <m:rPr>
                  <m:sty m:val="p"/>
                </m:rPr>
                <w:rPr>
                  <w:rFonts w:ascii="Cambria Math" w:hAnsi="Cambria Math"/>
                </w:rPr>
                <m:t>π1</m:t>
              </m:r>
            </m:e>
            <m:sub>
              <m:r>
                <w:rPr>
                  <w:rFonts w:ascii="Cambria Math" w:hAnsi="Cambria Math"/>
                </w:rPr>
                <m:t>R</m:t>
              </m:r>
              <m:r>
                <m:rPr>
                  <m:sty m:val="p"/>
                </m:rPr>
                <w:rPr>
                  <w:rFonts w:ascii="Cambria Math" w:hAnsi="Cambria Math"/>
                </w:rPr>
                <m:t>,</m:t>
              </m:r>
              <m:r>
                <w:rPr>
                  <w:rFonts w:ascii="Cambria Math" w:hAnsi="Cambria Math"/>
                </w:rPr>
                <m:t>k</m:t>
              </m:r>
            </m:sub>
          </m:sSub>
          <m:r>
            <m:rPr>
              <m:sty m:val="p"/>
            </m:rPr>
            <w:rPr>
              <w:rFonts w:ascii="Cambria Math" w:hAnsi="Cambria Math"/>
            </w:rPr>
            <m:t>~</m:t>
          </m:r>
          <m:r>
            <w:rPr>
              <w:rFonts w:ascii="Cambria Math" w:hAnsi="Cambria Math"/>
            </w:rPr>
            <m:t>N</m:t>
          </m:r>
          <m:d>
            <m:dPr>
              <m:ctrlPr>
                <w:rPr>
                  <w:rFonts w:ascii="Cambria Math" w:hAnsi="Cambria Math"/>
                  <w:b w:val="0"/>
                  <w:bCs w:val="0"/>
                </w:rPr>
              </m:ctrlPr>
            </m:dPr>
            <m:e>
              <m:r>
                <m:rPr>
                  <m:sty m:val="p"/>
                </m:rPr>
                <w:rPr>
                  <w:rFonts w:ascii="Cambria Math" w:hAnsi="Cambria Math"/>
                </w:rPr>
                <m:t>0,</m:t>
              </m:r>
              <m:sSub>
                <m:sSubPr>
                  <m:ctrlPr>
                    <w:rPr>
                      <w:rFonts w:ascii="Cambria Math" w:hAnsi="Cambria Math"/>
                      <w:b w:val="0"/>
                      <w:bCs w:val="0"/>
                    </w:rPr>
                  </m:ctrlPr>
                </m:sSubPr>
                <m:e>
                  <m:r>
                    <m:rPr>
                      <m:sty m:val="p"/>
                    </m:rPr>
                    <w:rPr>
                      <w:rFonts w:ascii="Cambria Math" w:hAnsi="Cambria Math"/>
                    </w:rPr>
                    <m:t>κ1</m:t>
                  </m:r>
                </m:e>
                <m:sub>
                  <m:r>
                    <w:rPr>
                      <w:rFonts w:ascii="Cambria Math" w:hAnsi="Cambria Math"/>
                    </w:rPr>
                    <m:t>R,</m:t>
                  </m:r>
                </m:sub>
              </m:sSub>
            </m:e>
          </m:d>
        </m:oMath>
      </m:oMathPara>
    </w:p>
    <w:p w14:paraId="1CAE337D" w14:textId="76DB74FC" w:rsidR="0056090D" w:rsidRPr="00F80DA9" w:rsidRDefault="00B86B7B" w:rsidP="00E86063">
      <w:pPr>
        <w:pStyle w:val="Nagwek2"/>
        <w:rPr>
          <w:rFonts w:ascii="Cambria Math" w:hAnsi="Cambria Math"/>
          <w:oMath/>
        </w:rPr>
      </w:pPr>
      <m:oMathPara>
        <m:oMath>
          <m:sSub>
            <m:sSubPr>
              <m:ctrlPr>
                <w:rPr>
                  <w:rFonts w:ascii="Cambria Math" w:hAnsi="Cambria Math"/>
                  <w:b w:val="0"/>
                  <w:bCs w:val="0"/>
                </w:rPr>
              </m:ctrlPr>
            </m:sSubPr>
            <m:e>
              <m:r>
                <m:rPr>
                  <m:sty m:val="p"/>
                </m:rPr>
                <w:rPr>
                  <w:rFonts w:ascii="Cambria Math" w:hAnsi="Cambria Math"/>
                </w:rPr>
                <m:t>π2</m:t>
              </m:r>
            </m:e>
            <m:sub>
              <m:r>
                <w:rPr>
                  <w:rFonts w:ascii="Cambria Math" w:hAnsi="Cambria Math"/>
                </w:rPr>
                <m:t>R</m:t>
              </m:r>
              <m:r>
                <m:rPr>
                  <m:sty m:val="p"/>
                </m:rPr>
                <w:rPr>
                  <w:rFonts w:ascii="Cambria Math" w:hAnsi="Cambria Math"/>
                </w:rPr>
                <m:t>,</m:t>
              </m:r>
              <m:r>
                <w:rPr>
                  <w:rFonts w:ascii="Cambria Math" w:hAnsi="Cambria Math"/>
                </w:rPr>
                <m:t>k</m:t>
              </m:r>
            </m:sub>
          </m:sSub>
          <m:r>
            <m:rPr>
              <m:sty m:val="p"/>
            </m:rPr>
            <w:rPr>
              <w:rFonts w:ascii="Cambria Math" w:hAnsi="Cambria Math"/>
            </w:rPr>
            <m:t>~</m:t>
          </m:r>
          <m:r>
            <w:rPr>
              <w:rFonts w:ascii="Cambria Math" w:hAnsi="Cambria Math"/>
            </w:rPr>
            <m:t>N</m:t>
          </m:r>
          <m:d>
            <m:dPr>
              <m:ctrlPr>
                <w:rPr>
                  <w:rFonts w:ascii="Cambria Math" w:hAnsi="Cambria Math"/>
                  <w:b w:val="0"/>
                  <w:bCs w:val="0"/>
                </w:rPr>
              </m:ctrlPr>
            </m:dPr>
            <m:e>
              <m:sSub>
                <m:sSubPr>
                  <m:ctrlPr>
                    <w:rPr>
                      <w:rFonts w:ascii="Cambria Math" w:hAnsi="Cambria Math"/>
                      <w:b w:val="0"/>
                      <w:bCs w:val="0"/>
                    </w:rPr>
                  </m:ctrlPr>
                </m:sSubPr>
                <m:e>
                  <m:r>
                    <m:rPr>
                      <m:sty m:val="p"/>
                    </m:rPr>
                    <w:rPr>
                      <w:rFonts w:ascii="Cambria Math" w:hAnsi="Cambria Math"/>
                    </w:rPr>
                    <m:t>θ</m:t>
                  </m:r>
                </m:e>
                <m:sub>
                  <m:r>
                    <w:rPr>
                      <w:rFonts w:ascii="Cambria Math" w:hAnsi="Cambria Math"/>
                    </w:rPr>
                    <m:t>dR</m:t>
                  </m:r>
                </m:sub>
              </m:sSub>
              <m:r>
                <m:rPr>
                  <m:sty m:val="p"/>
                </m:rPr>
                <w:rPr>
                  <w:rFonts w:ascii="Cambria Math" w:hAnsi="Cambria Math"/>
                </w:rPr>
                <m:t>,</m:t>
              </m:r>
              <m:sSub>
                <m:sSubPr>
                  <m:ctrlPr>
                    <w:rPr>
                      <w:rFonts w:ascii="Cambria Math" w:hAnsi="Cambria Math"/>
                      <w:b w:val="0"/>
                      <w:bCs w:val="0"/>
                    </w:rPr>
                  </m:ctrlPr>
                </m:sSubPr>
                <m:e>
                  <m:r>
                    <m:rPr>
                      <m:sty m:val="p"/>
                    </m:rPr>
                    <w:rPr>
                      <w:rFonts w:ascii="Cambria Math" w:hAnsi="Cambria Math"/>
                    </w:rPr>
                    <m:t>κ2</m:t>
                  </m:r>
                </m:e>
                <m:sub>
                  <m:r>
                    <w:rPr>
                      <w:rFonts w:ascii="Cambria Math" w:hAnsi="Cambria Math"/>
                    </w:rPr>
                    <m:t>R</m:t>
                  </m:r>
                </m:sub>
              </m:sSub>
            </m:e>
          </m:d>
        </m:oMath>
      </m:oMathPara>
    </w:p>
    <w:p w14:paraId="4FC7BB34" w14:textId="69F2D2E6" w:rsidR="0056090D" w:rsidRPr="00F80DA9" w:rsidRDefault="0056090D" w:rsidP="00E86063">
      <w:pPr>
        <w:pStyle w:val="Nagwek2"/>
        <w:rPr>
          <w:b w:val="0"/>
          <w:bCs w:val="0"/>
        </w:rPr>
      </w:pPr>
      <w:r w:rsidRPr="00F80DA9">
        <w:rPr>
          <w:b w:val="0"/>
          <w:bCs w:val="0"/>
        </w:rPr>
        <w:t xml:space="preserve">where </w:t>
      </w:r>
      <w:r w:rsidR="00F929FB" w:rsidRPr="00F80DA9">
        <w:rPr>
          <w:b w:val="0"/>
          <w:bCs w:val="0"/>
          <w:i/>
          <w:iCs/>
        </w:rPr>
        <w:t>R</w:t>
      </w:r>
      <w:r w:rsidR="00F929FB" w:rsidRPr="00F80DA9">
        <w:rPr>
          <w:b w:val="0"/>
          <w:bCs w:val="0"/>
          <w:i/>
          <w:iCs/>
          <w:vertAlign w:val="subscript"/>
        </w:rPr>
        <w:t>i</w:t>
      </w:r>
      <w:r w:rsidR="00F929FB" w:rsidRPr="00F80DA9">
        <w:rPr>
          <w:b w:val="0"/>
          <w:bCs w:val="0"/>
        </w:rPr>
        <w:t xml:space="preserve"> = (</w:t>
      </w:r>
      <m:oMath>
        <m:sSub>
          <m:sSubPr>
            <m:ctrlPr>
              <w:rPr>
                <w:rFonts w:ascii="Cambria Math" w:hAnsi="Cambria Math"/>
                <w:b w:val="0"/>
                <w:bCs w:val="0"/>
                <w:i/>
              </w:rPr>
            </m:ctrlPr>
          </m:sSubPr>
          <m:e>
            <m:r>
              <w:rPr>
                <w:rFonts w:ascii="Cambria Math" w:hAnsi="Cambria Math"/>
              </w:rPr>
              <m:t>logk</m:t>
            </m:r>
          </m:e>
          <m:sub>
            <m:r>
              <w:rPr>
                <w:rFonts w:ascii="Cambria Math" w:hAnsi="Cambria Math"/>
              </w:rPr>
              <m:t>w,i</m:t>
            </m:r>
          </m:sub>
        </m:sSub>
        <m:r>
          <w:rPr>
            <w:rFonts w:ascii="Cambria Math" w:hAnsi="Cambria Math"/>
          </w:rPr>
          <m:t>,</m:t>
        </m:r>
        <m:sSub>
          <m:sSubPr>
            <m:ctrlPr>
              <w:rPr>
                <w:rFonts w:ascii="Cambria Math" w:hAnsi="Cambria Math"/>
                <w:b w:val="0"/>
                <w:bCs w:val="0"/>
                <w:i/>
              </w:rPr>
            </m:ctrlPr>
          </m:sSubPr>
          <m:e>
            <m:r>
              <w:rPr>
                <w:rFonts w:ascii="Cambria Math" w:hAnsi="Cambria Math"/>
              </w:rPr>
              <m:t xml:space="preserve"> S</m:t>
            </m:r>
          </m:e>
          <m:sub>
            <m:r>
              <w:rPr>
                <w:rFonts w:ascii="Cambria Math" w:hAnsi="Cambria Math"/>
              </w:rPr>
              <m:t>1,i</m:t>
            </m:r>
          </m:sub>
        </m:sSub>
      </m:oMath>
      <w:r w:rsidR="00F929FB" w:rsidRPr="00F80DA9">
        <w:rPr>
          <w:b w:val="0"/>
          <w:bCs w:val="0"/>
        </w:rPr>
        <w:t>)</w:t>
      </w:r>
      <w:r w:rsidRPr="00F80DA9">
        <w:rPr>
          <w:b w:val="0"/>
          <w:bCs w:val="0"/>
        </w:rPr>
        <w:t xml:space="preserve"> is a vector of analyte-specific parameters, </w:t>
      </w:r>
      <m:oMath>
        <m:r>
          <w:rPr>
            <w:rFonts w:ascii="Cambria Math" w:hAnsi="Cambria Math"/>
          </w:rPr>
          <m:t>log</m:t>
        </m:r>
        <m:sSub>
          <m:sSubPr>
            <m:ctrlPr>
              <w:rPr>
                <w:rFonts w:ascii="Cambria Math" w:hAnsi="Cambria Math"/>
                <w:b w:val="0"/>
                <w:bCs w:val="0"/>
                <w:i/>
              </w:rPr>
            </m:ctrlPr>
          </m:sSubPr>
          <m:e>
            <m:r>
              <w:rPr>
                <w:rFonts w:ascii="Cambria Math" w:hAnsi="Cambria Math"/>
              </w:rPr>
              <m:t>k</m:t>
            </m:r>
          </m:e>
          <m:sub>
            <m:r>
              <w:rPr>
                <w:rFonts w:ascii="Cambria Math" w:hAnsi="Cambria Math"/>
              </w:rPr>
              <m:t>i,j</m:t>
            </m:r>
          </m:sub>
        </m:sSub>
      </m:oMath>
      <w:r w:rsidRPr="00F80DA9">
        <w:rPr>
          <w:b w:val="0"/>
          <w:bCs w:val="0"/>
        </w:rPr>
        <w:t xml:space="preserve"> corresponds to the Neue equation above, MN denotes a matrix normal distribution, </w:t>
      </w:r>
      <w:proofErr w:type="spellStart"/>
      <w:r w:rsidRPr="00F80DA9">
        <w:rPr>
          <w:rFonts w:hint="eastAsia"/>
          <w:b w:val="0"/>
          <w:bCs w:val="0"/>
          <w:i/>
          <w:iCs/>
        </w:rPr>
        <w:t>θ</w:t>
      </w:r>
      <w:r w:rsidRPr="00F80DA9">
        <w:rPr>
          <w:b w:val="0"/>
          <w:bCs w:val="0"/>
          <w:i/>
          <w:iCs/>
          <w:vertAlign w:val="subscript"/>
        </w:rPr>
        <w:t>R</w:t>
      </w:r>
      <w:proofErr w:type="spellEnd"/>
      <w:r w:rsidRPr="00F80DA9">
        <w:rPr>
          <w:b w:val="0"/>
          <w:bCs w:val="0"/>
        </w:rPr>
        <w:t xml:space="preserve"> is a vector of typical values of </w:t>
      </w:r>
      <w:r w:rsidR="00F929FB" w:rsidRPr="00F80DA9">
        <w:rPr>
          <w:b w:val="0"/>
          <w:bCs w:val="0"/>
          <w:i/>
          <w:iCs/>
        </w:rPr>
        <w:t>R</w:t>
      </w:r>
      <w:r w:rsidRPr="00F80DA9">
        <w:rPr>
          <w:b w:val="0"/>
          <w:bCs w:val="0"/>
          <w:i/>
          <w:iCs/>
          <w:vertAlign w:val="subscript"/>
        </w:rPr>
        <w:t>i</w:t>
      </w:r>
      <w:r w:rsidR="00796AFC" w:rsidRPr="00F80DA9">
        <w:rPr>
          <w:b w:val="0"/>
          <w:bCs w:val="0"/>
          <w:i/>
          <w:iCs/>
          <w:vertAlign w:val="subscript"/>
        </w:rPr>
        <w:t xml:space="preserve"> </w:t>
      </w:r>
      <w:r w:rsidR="00796AFC" w:rsidRPr="00F80DA9">
        <w:rPr>
          <w:b w:val="0"/>
          <w:bCs w:val="0"/>
        </w:rPr>
        <w:t>(</w:t>
      </w:r>
      <w:proofErr w:type="spellStart"/>
      <w:r w:rsidR="00796AFC" w:rsidRPr="00F80DA9">
        <w:rPr>
          <w:rFonts w:hint="eastAsia"/>
          <w:b w:val="0"/>
          <w:bCs w:val="0"/>
          <w:i/>
          <w:iCs/>
        </w:rPr>
        <w:t>θ</w:t>
      </w:r>
      <w:r w:rsidR="00796AFC" w:rsidRPr="00F80DA9">
        <w:rPr>
          <w:b w:val="0"/>
          <w:bCs w:val="0"/>
          <w:i/>
          <w:iCs/>
          <w:vertAlign w:val="subscript"/>
        </w:rPr>
        <w:t>logkw</w:t>
      </w:r>
      <w:proofErr w:type="spellEnd"/>
      <w:r w:rsidR="00796AFC" w:rsidRPr="00F80DA9">
        <w:rPr>
          <w:b w:val="0"/>
          <w:bCs w:val="0"/>
          <w:i/>
          <w:iCs/>
          <w:vertAlign w:val="subscript"/>
        </w:rPr>
        <w:t xml:space="preserve">, </w:t>
      </w:r>
      <w:r w:rsidR="00796AFC" w:rsidRPr="00F80DA9">
        <w:rPr>
          <w:rFonts w:hint="eastAsia"/>
          <w:b w:val="0"/>
          <w:bCs w:val="0"/>
          <w:i/>
          <w:iCs/>
        </w:rPr>
        <w:t>θ</w:t>
      </w:r>
      <w:r w:rsidR="00796AFC" w:rsidRPr="00F80DA9">
        <w:rPr>
          <w:b w:val="0"/>
          <w:bCs w:val="0"/>
          <w:i/>
          <w:iCs/>
          <w:vertAlign w:val="subscript"/>
        </w:rPr>
        <w:t>S1</w:t>
      </w:r>
      <w:r w:rsidR="00796AFC" w:rsidRPr="00F80DA9">
        <w:rPr>
          <w:b w:val="0"/>
          <w:bCs w:val="0"/>
        </w:rPr>
        <w:t>)</w:t>
      </w:r>
      <w:r w:rsidR="00A53DA0">
        <w:rPr>
          <w:b w:val="0"/>
          <w:bCs w:val="0"/>
        </w:rPr>
        <w:t xml:space="preserve"> for</w:t>
      </w:r>
      <w:r w:rsidR="00A53DA0" w:rsidRPr="00A53DA0">
        <w:t xml:space="preserve"> </w:t>
      </w:r>
      <w:r w:rsidR="00A53DA0" w:rsidRPr="00A53DA0">
        <w:rPr>
          <w:b w:val="0"/>
          <w:bCs w:val="0"/>
        </w:rPr>
        <w:t xml:space="preserve">an analyte </w:t>
      </w:r>
      <w:r w:rsidR="00A53DA0" w:rsidRPr="00A53DA0">
        <w:rPr>
          <w:b w:val="0"/>
          <w:bCs w:val="0"/>
        </w:rPr>
        <w:t xml:space="preserve">with </w:t>
      </w:r>
      <w:r w:rsidR="00A53DA0" w:rsidRPr="00A53DA0">
        <w:rPr>
          <w:b w:val="0"/>
          <w:bCs w:val="0"/>
          <w:i/>
          <w:iCs/>
        </w:rPr>
        <w:t>log</w:t>
      </w:r>
      <w:r w:rsidR="00A53DA0" w:rsidRPr="00A53DA0">
        <w:rPr>
          <w:b w:val="0"/>
          <w:bCs w:val="0"/>
          <w:i/>
          <w:iCs/>
          <w:vertAlign w:val="superscript"/>
        </w:rPr>
        <w:t xml:space="preserve"> </w:t>
      </w:r>
      <w:r w:rsidR="00A53DA0" w:rsidRPr="00A53DA0">
        <w:rPr>
          <w:b w:val="0"/>
          <w:bCs w:val="0"/>
          <w:i/>
          <w:iCs/>
        </w:rPr>
        <w:t>P</w:t>
      </w:r>
      <w:r w:rsidR="00A53DA0" w:rsidRPr="00A53DA0">
        <w:rPr>
          <w:b w:val="0"/>
          <w:bCs w:val="0"/>
        </w:rPr>
        <w:t xml:space="preserve"> = 2.2 and no functional groups</w:t>
      </w:r>
      <w:r w:rsidRPr="00F80DA9">
        <w:rPr>
          <w:b w:val="0"/>
          <w:bCs w:val="0"/>
        </w:rPr>
        <w:t xml:space="preserve">, </w:t>
      </w:r>
      <w:proofErr w:type="spellStart"/>
      <w:r w:rsidR="007329C0" w:rsidRPr="00F80DA9">
        <w:rPr>
          <w:rFonts w:hint="eastAsia"/>
          <w:b w:val="0"/>
          <w:bCs w:val="0"/>
          <w:i/>
          <w:iCs/>
        </w:rPr>
        <w:t>θ</w:t>
      </w:r>
      <w:r w:rsidR="00915E83" w:rsidRPr="00F80DA9">
        <w:rPr>
          <w:b w:val="0"/>
          <w:bCs w:val="0"/>
          <w:i/>
          <w:iCs/>
          <w:vertAlign w:val="subscript"/>
        </w:rPr>
        <w:t>dR</w:t>
      </w:r>
      <w:proofErr w:type="spellEnd"/>
      <w:r w:rsidR="007329C0" w:rsidRPr="00F80DA9">
        <w:rPr>
          <w:b w:val="0"/>
          <w:bCs w:val="0"/>
        </w:rPr>
        <w:t xml:space="preserve"> is a vector </w:t>
      </w:r>
      <w:r w:rsidR="00A53DA0">
        <w:rPr>
          <w:b w:val="0"/>
          <w:bCs w:val="0"/>
        </w:rPr>
        <w:t xml:space="preserve">denoting the effect of dissociating functional group on </w:t>
      </w:r>
      <w:r w:rsidR="00A53DA0" w:rsidRPr="00A53DA0">
        <w:rPr>
          <w:b w:val="0"/>
          <w:bCs w:val="0"/>
          <w:i/>
          <w:iCs/>
        </w:rPr>
        <w:t>R</w:t>
      </w:r>
      <w:r w:rsidR="00A53DA0" w:rsidRPr="00A53DA0">
        <w:rPr>
          <w:b w:val="0"/>
          <w:bCs w:val="0"/>
          <w:i/>
          <w:iCs/>
          <w:vertAlign w:val="subscript"/>
        </w:rPr>
        <w:t>i</w:t>
      </w:r>
      <w:r w:rsidR="007329C0" w:rsidRPr="00F80DA9">
        <w:rPr>
          <w:b w:val="0"/>
          <w:bCs w:val="0"/>
        </w:rPr>
        <w:t xml:space="preserve">, </w:t>
      </w:r>
      <w:r w:rsidRPr="00F80DA9">
        <w:rPr>
          <w:rFonts w:hint="eastAsia"/>
          <w:b w:val="0"/>
          <w:bCs w:val="0"/>
          <w:i/>
          <w:iCs/>
        </w:rPr>
        <w:t>β</w:t>
      </w:r>
      <w:r w:rsidR="003268F4" w:rsidRPr="00F80DA9">
        <w:rPr>
          <w:b w:val="0"/>
          <w:bCs w:val="0"/>
          <w:i/>
          <w:iCs/>
          <w:vertAlign w:val="subscript"/>
        </w:rPr>
        <w:t>R</w:t>
      </w:r>
      <w:r w:rsidRPr="00F80DA9">
        <w:rPr>
          <w:b w:val="0"/>
          <w:bCs w:val="0"/>
        </w:rPr>
        <w:t xml:space="preserve"> is a vector of slopes with respect to </w:t>
      </w:r>
      <w:proofErr w:type="spellStart"/>
      <w:r w:rsidRPr="00F80DA9">
        <w:rPr>
          <w:b w:val="0"/>
          <w:bCs w:val="0"/>
          <w:i/>
          <w:iCs/>
        </w:rPr>
        <w:t>logP</w:t>
      </w:r>
      <w:r w:rsidRPr="00F80DA9">
        <w:rPr>
          <w:b w:val="0"/>
          <w:bCs w:val="0"/>
          <w:i/>
          <w:iCs/>
          <w:vertAlign w:val="subscript"/>
        </w:rPr>
        <w:t>i</w:t>
      </w:r>
      <w:proofErr w:type="spellEnd"/>
      <w:r w:rsidRPr="00F80DA9">
        <w:rPr>
          <w:b w:val="0"/>
          <w:bCs w:val="0"/>
        </w:rPr>
        <w:t xml:space="preserve">, </w:t>
      </w:r>
      <w:r w:rsidRPr="00F80DA9">
        <w:rPr>
          <w:rFonts w:hint="eastAsia"/>
          <w:b w:val="0"/>
          <w:bCs w:val="0"/>
        </w:rPr>
        <w:t>π</w:t>
      </w:r>
      <w:r w:rsidR="00796AFC" w:rsidRPr="00F80DA9">
        <w:rPr>
          <w:b w:val="0"/>
          <w:bCs w:val="0"/>
        </w:rPr>
        <w:t>1</w:t>
      </w:r>
      <w:r w:rsidR="003268F4" w:rsidRPr="00F80DA9">
        <w:rPr>
          <w:b w:val="0"/>
          <w:bCs w:val="0"/>
          <w:vertAlign w:val="subscript"/>
        </w:rPr>
        <w:t>R</w:t>
      </w:r>
      <w:r w:rsidRPr="00F80DA9">
        <w:rPr>
          <w:b w:val="0"/>
          <w:bCs w:val="0"/>
        </w:rPr>
        <w:t xml:space="preserve"> and </w:t>
      </w:r>
      <w:r w:rsidRPr="00F80DA9">
        <w:rPr>
          <w:rFonts w:hint="eastAsia"/>
          <w:b w:val="0"/>
          <w:bCs w:val="0"/>
        </w:rPr>
        <w:t>π</w:t>
      </w:r>
      <w:r w:rsidR="00796AFC" w:rsidRPr="00F80DA9">
        <w:rPr>
          <w:b w:val="0"/>
          <w:bCs w:val="0"/>
        </w:rPr>
        <w:t>2</w:t>
      </w:r>
      <w:r w:rsidR="003268F4" w:rsidRPr="00F80DA9">
        <w:rPr>
          <w:b w:val="0"/>
          <w:bCs w:val="0"/>
          <w:vertAlign w:val="subscript"/>
        </w:rPr>
        <w:t>R</w:t>
      </w:r>
      <w:r w:rsidRPr="00F80DA9">
        <w:rPr>
          <w:b w:val="0"/>
          <w:bCs w:val="0"/>
        </w:rPr>
        <w:t xml:space="preserve"> are vectors of slopes </w:t>
      </w:r>
      <w:r w:rsidR="00A53DA0">
        <w:rPr>
          <w:b w:val="0"/>
          <w:bCs w:val="0"/>
        </w:rPr>
        <w:t>for</w:t>
      </w:r>
      <w:r w:rsidRPr="00F80DA9">
        <w:rPr>
          <w:b w:val="0"/>
          <w:bCs w:val="0"/>
        </w:rPr>
        <w:t xml:space="preserve"> t</w:t>
      </w:r>
      <w:r w:rsidR="00A53DA0">
        <w:rPr>
          <w:b w:val="0"/>
          <w:bCs w:val="0"/>
        </w:rPr>
        <w:t>he</w:t>
      </w:r>
      <w:r w:rsidRPr="00F80DA9">
        <w:rPr>
          <w:b w:val="0"/>
          <w:bCs w:val="0"/>
        </w:rPr>
        <w:t xml:space="preserve"> non-dissociated (</w:t>
      </w:r>
      <w:r w:rsidR="00796AFC" w:rsidRPr="00F80DA9">
        <w:rPr>
          <w:b w:val="0"/>
          <w:bCs w:val="0"/>
          <w:i/>
          <w:iCs/>
        </w:rPr>
        <w:t>X1</w:t>
      </w:r>
      <w:r w:rsidRPr="00F80DA9">
        <w:rPr>
          <w:b w:val="0"/>
          <w:bCs w:val="0"/>
        </w:rPr>
        <w:t>) and dissociated (</w:t>
      </w:r>
      <w:r w:rsidR="00796AFC" w:rsidRPr="00F80DA9">
        <w:rPr>
          <w:b w:val="0"/>
          <w:bCs w:val="0"/>
          <w:i/>
          <w:iCs/>
        </w:rPr>
        <w:t>X2</w:t>
      </w:r>
      <w:r w:rsidRPr="00F80DA9">
        <w:rPr>
          <w:b w:val="0"/>
          <w:bCs w:val="0"/>
        </w:rPr>
        <w:t>) functional groups</w:t>
      </w:r>
      <w:r w:rsidR="008A7774" w:rsidRPr="00F80DA9">
        <w:rPr>
          <w:b w:val="0"/>
          <w:bCs w:val="0"/>
        </w:rPr>
        <w:t>.</w:t>
      </w:r>
      <w:r w:rsidR="00A53DA0">
        <w:rPr>
          <w:b w:val="0"/>
          <w:bCs w:val="0"/>
        </w:rPr>
        <w:t xml:space="preserve"> For simplicity the</w:t>
      </w:r>
      <w:r w:rsidR="00796AFC" w:rsidRPr="00F80DA9">
        <w:rPr>
          <w:b w:val="0"/>
          <w:bCs w:val="0"/>
        </w:rPr>
        <w:t xml:space="preserve"> </w:t>
      </w:r>
      <w:r w:rsidR="00796AFC" w:rsidRPr="00A53DA0">
        <w:rPr>
          <w:b w:val="0"/>
          <w:bCs w:val="0"/>
          <w:i/>
          <w:iCs/>
        </w:rPr>
        <w:t>S</w:t>
      </w:r>
      <w:r w:rsidR="00796AFC" w:rsidRPr="00A53DA0">
        <w:rPr>
          <w:b w:val="0"/>
          <w:bCs w:val="0"/>
          <w:i/>
          <w:iCs/>
          <w:vertAlign w:val="subscript"/>
        </w:rPr>
        <w:t>2</w:t>
      </w:r>
      <w:r w:rsidR="00796AFC" w:rsidRPr="00F80DA9">
        <w:rPr>
          <w:b w:val="0"/>
          <w:bCs w:val="0"/>
        </w:rPr>
        <w:t xml:space="preserve"> parameter was assumed identical for all the analytes (</w:t>
      </w:r>
      <w:r w:rsidR="00796AFC" w:rsidRPr="00F80DA9">
        <w:rPr>
          <w:b w:val="0"/>
          <w:bCs w:val="0"/>
          <w:i/>
          <w:iCs/>
        </w:rPr>
        <w:t>S</w:t>
      </w:r>
      <w:r w:rsidR="00796AFC" w:rsidRPr="00F80DA9">
        <w:rPr>
          <w:b w:val="0"/>
          <w:bCs w:val="0"/>
          <w:i/>
          <w:iCs/>
          <w:vertAlign w:val="subscript"/>
        </w:rPr>
        <w:t>2</w:t>
      </w:r>
      <w:r w:rsidR="00A53DA0">
        <w:rPr>
          <w:b w:val="0"/>
          <w:bCs w:val="0"/>
          <w:i/>
          <w:iCs/>
          <w:vertAlign w:val="subscript"/>
        </w:rPr>
        <w:t>,i</w:t>
      </w:r>
      <w:r w:rsidR="00796AFC" w:rsidRPr="00F80DA9">
        <w:rPr>
          <w:b w:val="0"/>
          <w:bCs w:val="0"/>
        </w:rPr>
        <w:t xml:space="preserve"> = </w:t>
      </w:r>
      <m:oMath>
        <m:sSub>
          <m:sSubPr>
            <m:ctrlPr>
              <w:rPr>
                <w:rFonts w:ascii="Cambria Math" w:hAnsi="Cambria Math"/>
                <w:b w:val="0"/>
                <w:bCs w:val="0"/>
              </w:rPr>
            </m:ctrlPr>
          </m:sSubPr>
          <m:e>
            <m:r>
              <m:rPr>
                <m:sty m:val="p"/>
              </m:rPr>
              <w:rPr>
                <w:rFonts w:ascii="Cambria Math" w:hAnsi="Cambria Math"/>
              </w:rPr>
              <m:t>θ</m:t>
            </m:r>
          </m:e>
          <m:sub>
            <m:r>
              <w:rPr>
                <w:rFonts w:ascii="Cambria Math" w:hAnsi="Cambria Math"/>
              </w:rPr>
              <m:t>S2</m:t>
            </m:r>
          </m:sub>
        </m:sSub>
        <m:r>
          <w:rPr>
            <w:rFonts w:ascii="Cambria Math" w:hAnsi="Cambria Math"/>
          </w:rPr>
          <m:t>)</m:t>
        </m:r>
      </m:oMath>
      <w:r w:rsidR="00796AFC" w:rsidRPr="00F80DA9">
        <w:rPr>
          <w:b w:val="0"/>
          <w:bCs w:val="0"/>
        </w:rPr>
        <w:t xml:space="preserve">. </w:t>
      </w:r>
      <w:r w:rsidR="00A53DA0" w:rsidRPr="00F80DA9">
        <w:rPr>
          <w:b w:val="0"/>
          <w:bCs w:val="0"/>
        </w:rPr>
        <w:t xml:space="preserve">Parameters </w:t>
      </w:r>
      <w:proofErr w:type="spellStart"/>
      <w:r w:rsidR="00A53DA0" w:rsidRPr="00F80DA9">
        <w:rPr>
          <w:rFonts w:hint="eastAsia"/>
          <w:b w:val="0"/>
          <w:bCs w:val="0"/>
          <w:i/>
          <w:iCs/>
        </w:rPr>
        <w:t>ν</w:t>
      </w:r>
      <w:r w:rsidR="00A53DA0" w:rsidRPr="00F80DA9">
        <w:rPr>
          <w:b w:val="0"/>
          <w:bCs w:val="0"/>
          <w:i/>
          <w:iCs/>
          <w:vertAlign w:val="subscript"/>
        </w:rPr>
        <w:t>obs</w:t>
      </w:r>
      <w:proofErr w:type="spellEnd"/>
      <w:r w:rsidR="00A53DA0" w:rsidRPr="00F80DA9">
        <w:rPr>
          <w:b w:val="0"/>
          <w:bCs w:val="0"/>
        </w:rPr>
        <w:t xml:space="preserve">=7 and </w:t>
      </w:r>
      <w:r w:rsidR="00A53DA0" w:rsidRPr="00F80DA9">
        <w:rPr>
          <w:rFonts w:hint="eastAsia"/>
          <w:b w:val="0"/>
          <w:bCs w:val="0"/>
        </w:rPr>
        <w:t>σ</w:t>
      </w:r>
      <w:r w:rsidR="00A53DA0" w:rsidRPr="00F80DA9">
        <w:rPr>
          <w:b w:val="0"/>
          <w:bCs w:val="0"/>
        </w:rPr>
        <w:t xml:space="preserve"> denote the normality and scale of residuals, respectively</w:t>
      </w:r>
    </w:p>
    <w:p w14:paraId="1EA50CD5" w14:textId="13F36902" w:rsidR="0056090D" w:rsidRPr="00F80DA9" w:rsidRDefault="0056090D" w:rsidP="00E86063">
      <w:pPr>
        <w:pStyle w:val="Nagwek2"/>
        <w:rPr>
          <w:b w:val="0"/>
          <w:bCs w:val="0"/>
        </w:rPr>
      </w:pPr>
      <w:r w:rsidRPr="00F80DA9">
        <w:rPr>
          <w:b w:val="0"/>
          <w:bCs w:val="0"/>
          <w:i/>
          <w:iCs/>
        </w:rPr>
        <w:t>K</w:t>
      </w:r>
      <w:r w:rsidRPr="00F80DA9">
        <w:rPr>
          <w:b w:val="0"/>
          <w:bCs w:val="0"/>
        </w:rPr>
        <w:t xml:space="preserve"> and </w:t>
      </w:r>
      <m:oMath>
        <m:r>
          <m:rPr>
            <m:nor/>
          </m:rPr>
          <w:rPr>
            <w:rFonts w:ascii="Cambria Math" w:hAnsi="Cambria Math"/>
            <w:b w:val="0"/>
            <w:bCs w:val="0"/>
          </w:rPr>
          <m:t>Ω</m:t>
        </m:r>
      </m:oMath>
      <w:r w:rsidRPr="00F80DA9">
        <w:rPr>
          <w:b w:val="0"/>
          <w:bCs w:val="0"/>
        </w:rPr>
        <w:t xml:space="preserve"> are the scale matrices for the row and column covariance structures</w:t>
      </w:r>
      <w:r w:rsidR="00A53DA0">
        <w:rPr>
          <w:b w:val="0"/>
          <w:bCs w:val="0"/>
        </w:rPr>
        <w:t xml:space="preserve"> of the matrix normal distribution</w:t>
      </w:r>
      <w:r w:rsidRPr="00F80DA9">
        <w:rPr>
          <w:b w:val="0"/>
          <w:bCs w:val="0"/>
        </w:rPr>
        <w:t>, decomposed as:</w:t>
      </w:r>
    </w:p>
    <w:p w14:paraId="3CEA19BA" w14:textId="069F46AA" w:rsidR="0056090D" w:rsidRPr="00F80DA9" w:rsidRDefault="00F929FB" w:rsidP="00E86063">
      <w:pPr>
        <w:pStyle w:val="Nagwek2"/>
        <w:rPr>
          <w:rFonts w:ascii="Cambria Math" w:hAnsi="Cambria Math"/>
          <w:oMath/>
        </w:rPr>
      </w:pPr>
      <m:oMathPara>
        <m:oMath>
          <m:r>
            <m:rPr>
              <m:nor/>
            </m:rPr>
            <w:rPr>
              <w:b w:val="0"/>
              <w:bCs w:val="0"/>
            </w:rPr>
            <m:t>Ω</m:t>
          </m:r>
          <m:r>
            <m:rPr>
              <m:sty m:val="p"/>
            </m:rPr>
            <w:rPr>
              <w:rFonts w:ascii="Cambria Math" w:hAnsi="Cambria Math"/>
            </w:rPr>
            <m:t>=</m:t>
          </m:r>
          <m:r>
            <w:rPr>
              <w:rFonts w:ascii="Cambria Math" w:hAnsi="Cambria Math"/>
            </w:rPr>
            <m:t>diag</m:t>
          </m:r>
          <m:d>
            <m:dPr>
              <m:ctrlPr>
                <w:rPr>
                  <w:rFonts w:ascii="Cambria Math" w:hAnsi="Cambria Math"/>
                  <w:b w:val="0"/>
                  <w:bCs w:val="0"/>
                </w:rPr>
              </m:ctrlPr>
            </m:dPr>
            <m:e>
              <m:r>
                <m:rPr>
                  <m:sty m:val="p"/>
                </m:rPr>
                <w:rPr>
                  <w:rFonts w:ascii="Cambria Math" w:hAnsi="Cambria Math"/>
                </w:rPr>
                <m:t>ω</m:t>
              </m:r>
            </m:e>
          </m:d>
          <m:r>
            <m:rPr>
              <m:sty m:val="p"/>
            </m:rPr>
            <w:rPr>
              <w:rFonts w:ascii="Cambria Math" w:hAnsi="Cambria Math"/>
            </w:rPr>
            <m:t>*</m:t>
          </m:r>
          <m:r>
            <w:rPr>
              <w:rFonts w:ascii="Cambria Math" w:hAnsi="Cambria Math"/>
            </w:rPr>
            <m:t>L</m:t>
          </m:r>
          <m:sSup>
            <m:sSupPr>
              <m:ctrlPr>
                <w:rPr>
                  <w:rFonts w:ascii="Cambria Math" w:hAnsi="Cambria Math"/>
                  <w:b w:val="0"/>
                  <w:bCs w:val="0"/>
                </w:rPr>
              </m:ctrlPr>
            </m:sSupPr>
            <m:e>
              <m:r>
                <w:rPr>
                  <w:rFonts w:ascii="Cambria Math" w:hAnsi="Cambria Math"/>
                </w:rPr>
                <m:t>L</m:t>
              </m:r>
            </m:e>
            <m:sup>
              <m:r>
                <m:rPr>
                  <m:sty m:val="p"/>
                </m:rPr>
                <w:rPr>
                  <w:rFonts w:ascii="Cambria Math" w:hAnsi="Cambria Math"/>
                </w:rPr>
                <m:t>'</m:t>
              </m:r>
            </m:sup>
          </m:sSup>
          <m:r>
            <m:rPr>
              <m:sty m:val="p"/>
            </m:rPr>
            <w:rPr>
              <w:rFonts w:ascii="Cambria Math" w:hAnsi="Cambria Math"/>
            </w:rPr>
            <m:t>*</m:t>
          </m:r>
          <m:r>
            <w:rPr>
              <w:rFonts w:ascii="Cambria Math" w:hAnsi="Cambria Math"/>
            </w:rPr>
            <m:t>diag</m:t>
          </m:r>
          <m:d>
            <m:dPr>
              <m:ctrlPr>
                <w:rPr>
                  <w:rFonts w:ascii="Cambria Math" w:hAnsi="Cambria Math"/>
                  <w:b w:val="0"/>
                  <w:bCs w:val="0"/>
                </w:rPr>
              </m:ctrlPr>
            </m:dPr>
            <m:e>
              <m:r>
                <m:rPr>
                  <m:sty m:val="p"/>
                </m:rPr>
                <w:rPr>
                  <w:rFonts w:ascii="Cambria Math" w:hAnsi="Cambria Math"/>
                </w:rPr>
                <m:t>ω</m:t>
              </m:r>
            </m:e>
          </m:d>
        </m:oMath>
      </m:oMathPara>
    </w:p>
    <w:p w14:paraId="51759CC7" w14:textId="7AB7BF49" w:rsidR="0056090D" w:rsidRPr="00F80DA9" w:rsidRDefault="00F80DA9" w:rsidP="00E86063">
      <w:pPr>
        <w:pStyle w:val="Nagwek2"/>
        <w:rPr>
          <w:rFonts w:ascii="Cambria Math" w:hAnsi="Cambria Math"/>
          <w:oMath/>
        </w:rPr>
      </w:pPr>
      <m:oMathPara>
        <m:oMath>
          <m:r>
            <w:rPr>
              <w:rFonts w:ascii="Cambria Math" w:hAnsi="Cambria Math"/>
            </w:rPr>
            <m:t>K</m:t>
          </m:r>
          <m:r>
            <m:rPr>
              <m:sty m:val="p"/>
            </m:rPr>
            <w:rPr>
              <w:rFonts w:ascii="Cambria Math" w:hAnsi="Cambria Math"/>
            </w:rPr>
            <m:t>=2*α*</m:t>
          </m:r>
          <m:d>
            <m:dPr>
              <m:ctrlPr>
                <w:rPr>
                  <w:rFonts w:ascii="Cambria Math" w:hAnsi="Cambria Math"/>
                  <w:b w:val="0"/>
                  <w:bCs w:val="0"/>
                </w:rPr>
              </m:ctrlPr>
            </m:dPr>
            <m:e>
              <m:r>
                <w:rPr>
                  <w:rFonts w:ascii="Cambria Math" w:hAnsi="Cambria Math"/>
                </w:rPr>
                <m:t>S</m:t>
              </m:r>
              <m:r>
                <m:rPr>
                  <m:sty m:val="p"/>
                </m:rPr>
                <w:rPr>
                  <w:rFonts w:ascii="Cambria Math" w:hAnsi="Cambria Math"/>
                </w:rPr>
                <m:t>-0.5</m:t>
              </m:r>
            </m:e>
          </m:d>
          <m:r>
            <m:rPr>
              <m:sty m:val="p"/>
            </m:rPr>
            <w:rPr>
              <w:rFonts w:ascii="Cambria Math" w:hAnsi="Cambria Math"/>
            </w:rPr>
            <m:t>+</m:t>
          </m:r>
          <m:d>
            <m:dPr>
              <m:ctrlPr>
                <w:rPr>
                  <w:rFonts w:ascii="Cambria Math" w:hAnsi="Cambria Math"/>
                  <w:b w:val="0"/>
                  <w:bCs w:val="0"/>
                </w:rPr>
              </m:ctrlPr>
            </m:dPr>
            <m:e>
              <m:r>
                <m:rPr>
                  <m:sty m:val="p"/>
                </m:rPr>
                <w:rPr>
                  <w:rFonts w:ascii="Cambria Math" w:hAnsi="Cambria Math"/>
                </w:rPr>
                <m:t>1-α</m:t>
              </m:r>
            </m:e>
          </m:d>
          <m:r>
            <m:rPr>
              <m:sty m:val="p"/>
            </m:rPr>
            <w:rPr>
              <w:rFonts w:ascii="Cambria Math" w:hAnsi="Cambria Math"/>
            </w:rPr>
            <m:t>*</m:t>
          </m:r>
          <m:r>
            <w:rPr>
              <w:rFonts w:ascii="Cambria Math" w:hAnsi="Cambria Math"/>
            </w:rPr>
            <m:t>I</m:t>
          </m:r>
        </m:oMath>
      </m:oMathPara>
    </w:p>
    <w:p w14:paraId="7EC9CB27" w14:textId="68E555A6" w:rsidR="00796AFC" w:rsidRPr="00F80DA9" w:rsidRDefault="0056090D" w:rsidP="00796AFC">
      <w:pPr>
        <w:pStyle w:val="Nagwek2"/>
        <w:rPr>
          <w:b w:val="0"/>
          <w:bCs w:val="0"/>
        </w:rPr>
      </w:pPr>
      <w:r w:rsidRPr="00F80DA9">
        <w:rPr>
          <w:b w:val="0"/>
          <w:bCs w:val="0"/>
        </w:rPr>
        <w:t xml:space="preserve">where </w:t>
      </w:r>
      <w:r w:rsidRPr="00F80DA9">
        <w:rPr>
          <w:b w:val="0"/>
          <w:bCs w:val="0"/>
          <w:i/>
          <w:iCs/>
        </w:rPr>
        <w:t>LL'</w:t>
      </w:r>
      <w:r w:rsidRPr="00F80DA9">
        <w:rPr>
          <w:b w:val="0"/>
          <w:bCs w:val="0"/>
        </w:rPr>
        <w:t xml:space="preserve"> is a correlation matrix, </w:t>
      </w:r>
      <w:r w:rsidRPr="00F80DA9">
        <w:rPr>
          <w:rFonts w:hint="eastAsia"/>
          <w:b w:val="0"/>
          <w:bCs w:val="0"/>
          <w:i/>
          <w:iCs/>
        </w:rPr>
        <w:t>ω</w:t>
      </w:r>
      <w:r w:rsidRPr="00F80DA9">
        <w:rPr>
          <w:b w:val="0"/>
          <w:bCs w:val="0"/>
        </w:rPr>
        <w:t xml:space="preserve"> is a vector of standard deviations </w:t>
      </w:r>
      <w:r w:rsidR="00A53DA0">
        <w:rPr>
          <w:b w:val="0"/>
          <w:bCs w:val="0"/>
        </w:rPr>
        <w:t xml:space="preserve">for between analyte variability of </w:t>
      </w:r>
      <w:r w:rsidR="00A53DA0" w:rsidRPr="00A53DA0">
        <w:rPr>
          <w:b w:val="0"/>
          <w:bCs w:val="0"/>
          <w:i/>
          <w:iCs/>
        </w:rPr>
        <w:t>log</w:t>
      </w:r>
      <w:r w:rsidR="00A53DA0">
        <w:rPr>
          <w:rFonts w:hint="eastAsia"/>
          <w:b w:val="0"/>
          <w:bCs w:val="0"/>
          <w:i/>
          <w:iCs/>
        </w:rPr>
        <w:t> </w:t>
      </w:r>
      <w:r w:rsidR="00A53DA0" w:rsidRPr="00A53DA0">
        <w:rPr>
          <w:b w:val="0"/>
          <w:bCs w:val="0"/>
          <w:i/>
          <w:iCs/>
        </w:rPr>
        <w:t>kw</w:t>
      </w:r>
      <w:r w:rsidR="00A53DA0">
        <w:rPr>
          <w:b w:val="0"/>
          <w:bCs w:val="0"/>
        </w:rPr>
        <w:t xml:space="preserve"> and </w:t>
      </w:r>
      <w:r w:rsidR="00A53DA0" w:rsidRPr="00A53DA0">
        <w:rPr>
          <w:b w:val="0"/>
          <w:bCs w:val="0"/>
          <w:i/>
          <w:iCs/>
        </w:rPr>
        <w:t>S</w:t>
      </w:r>
      <w:r w:rsidR="00A53DA0" w:rsidRPr="00A53DA0">
        <w:rPr>
          <w:b w:val="0"/>
          <w:bCs w:val="0"/>
          <w:i/>
          <w:iCs/>
          <w:vertAlign w:val="subscript"/>
        </w:rPr>
        <w:t>1</w:t>
      </w:r>
      <w:r w:rsidR="00A53DA0">
        <w:rPr>
          <w:b w:val="0"/>
          <w:bCs w:val="0"/>
        </w:rPr>
        <w:t xml:space="preserve"> values</w:t>
      </w:r>
      <w:r w:rsidRPr="00F80DA9">
        <w:rPr>
          <w:b w:val="0"/>
          <w:bCs w:val="0"/>
        </w:rPr>
        <w:t xml:space="preserve">, </w:t>
      </w:r>
      <w:r w:rsidRPr="00F80DA9">
        <w:rPr>
          <w:b w:val="0"/>
          <w:bCs w:val="0"/>
          <w:i/>
          <w:iCs/>
        </w:rPr>
        <w:t>S</w:t>
      </w:r>
      <w:r w:rsidRPr="00F80DA9">
        <w:rPr>
          <w:b w:val="0"/>
          <w:bCs w:val="0"/>
        </w:rPr>
        <w:t xml:space="preserve"> is a similarity matrix, and </w:t>
      </w:r>
      <w:r w:rsidRPr="00F80DA9">
        <w:rPr>
          <w:b w:val="0"/>
          <w:bCs w:val="0"/>
          <w:i/>
          <w:iCs/>
        </w:rPr>
        <w:t>I</w:t>
      </w:r>
      <w:r w:rsidRPr="00F80DA9">
        <w:rPr>
          <w:b w:val="0"/>
          <w:bCs w:val="0"/>
        </w:rPr>
        <w:t xml:space="preserve"> is the identity matrix. The similarity matrix was simplified by setting </w:t>
      </w:r>
      <w:r w:rsidRPr="00F80DA9">
        <w:rPr>
          <w:b w:val="0"/>
          <w:bCs w:val="0"/>
          <w:i/>
          <w:iCs/>
        </w:rPr>
        <w:t xml:space="preserve">S </w:t>
      </w:r>
      <w:r w:rsidRPr="00F80DA9">
        <w:rPr>
          <w:b w:val="0"/>
          <w:bCs w:val="0"/>
        </w:rPr>
        <w:t xml:space="preserve">= 0 for S &lt; 0.5, treating those analytes as uncorrelated, and scaling values </w:t>
      </w:r>
      <w:r w:rsidRPr="00F80DA9">
        <w:rPr>
          <w:b w:val="0"/>
          <w:bCs w:val="0"/>
          <w:i/>
          <w:iCs/>
        </w:rPr>
        <w:t>S</w:t>
      </w:r>
      <w:r w:rsidRPr="00F80DA9">
        <w:rPr>
          <w:b w:val="0"/>
          <w:bCs w:val="0"/>
        </w:rPr>
        <w:t xml:space="preserve"> ≥ 0.5 by </w:t>
      </w:r>
      <w:r w:rsidRPr="00F80DA9">
        <w:rPr>
          <w:rFonts w:hint="eastAsia"/>
          <w:b w:val="0"/>
          <w:bCs w:val="0"/>
        </w:rPr>
        <w:t>α</w:t>
      </w:r>
      <w:r w:rsidRPr="00F80DA9">
        <w:rPr>
          <w:b w:val="0"/>
          <w:bCs w:val="0"/>
        </w:rPr>
        <w:t xml:space="preserve"> using the above formula.</w:t>
      </w:r>
      <w:r w:rsidR="001254DF" w:rsidRPr="00F80DA9">
        <w:rPr>
          <w:b w:val="0"/>
          <w:bCs w:val="0"/>
        </w:rPr>
        <w:t xml:space="preserve"> Value of 0.5 was </w:t>
      </w:r>
      <w:r w:rsidR="007329C0" w:rsidRPr="00F80DA9">
        <w:rPr>
          <w:b w:val="0"/>
          <w:bCs w:val="0"/>
        </w:rPr>
        <w:t>selected arbitrary as a similarity cut-off.</w:t>
      </w:r>
    </w:p>
    <w:p w14:paraId="444B2974" w14:textId="787C9C9B" w:rsidR="00796AFC" w:rsidRDefault="00796AFC" w:rsidP="00796AFC">
      <w:pPr>
        <w:pStyle w:val="Nagwek2"/>
        <w:rPr>
          <w:b w:val="0"/>
          <w:bCs w:val="0"/>
        </w:rPr>
      </w:pPr>
      <w:r w:rsidRPr="00F80DA9">
        <w:rPr>
          <w:b w:val="0"/>
          <w:bCs w:val="0"/>
        </w:rPr>
        <w:t>MN distribution models random matrices using a mean matrix and two covariance matrices</w:t>
      </w:r>
      <w:r w:rsidR="001254DF" w:rsidRPr="00F80DA9">
        <w:rPr>
          <w:b w:val="0"/>
          <w:bCs w:val="0"/>
        </w:rPr>
        <w:t xml:space="preserve">: </w:t>
      </w:r>
      <w:proofErr w:type="spellStart"/>
      <w:r w:rsidR="001254DF" w:rsidRPr="00F80DA9">
        <w:rPr>
          <w:b w:val="0"/>
          <w:bCs w:val="0"/>
        </w:rPr>
        <w:t>i</w:t>
      </w:r>
      <w:proofErr w:type="spellEnd"/>
      <w:r w:rsidR="001254DF" w:rsidRPr="00F80DA9">
        <w:rPr>
          <w:b w:val="0"/>
          <w:bCs w:val="0"/>
        </w:rPr>
        <w:t>)</w:t>
      </w:r>
      <w:r w:rsidRPr="00F80DA9">
        <w:rPr>
          <w:b w:val="0"/>
          <w:bCs w:val="0"/>
        </w:rPr>
        <w:t xml:space="preserve"> one for rows (analytes) and </w:t>
      </w:r>
      <w:r w:rsidR="001254DF" w:rsidRPr="00F80DA9">
        <w:rPr>
          <w:b w:val="0"/>
          <w:bCs w:val="0"/>
        </w:rPr>
        <w:t xml:space="preserve">ii) </w:t>
      </w:r>
      <w:r w:rsidRPr="00F80DA9">
        <w:rPr>
          <w:b w:val="0"/>
          <w:bCs w:val="0"/>
        </w:rPr>
        <w:t xml:space="preserve">one for columns (for </w:t>
      </w:r>
      <w:r w:rsidRPr="00F80DA9">
        <w:rPr>
          <w:b w:val="0"/>
          <w:bCs w:val="0"/>
          <w:i/>
          <w:iCs/>
        </w:rPr>
        <w:t>log</w:t>
      </w:r>
      <w:r w:rsidR="003978A1" w:rsidRPr="00F80DA9">
        <w:rPr>
          <w:rFonts w:hint="eastAsia"/>
          <w:b w:val="0"/>
          <w:bCs w:val="0"/>
          <w:i/>
          <w:iCs/>
        </w:rPr>
        <w:t> </w:t>
      </w:r>
      <w:r w:rsidRPr="00F80DA9">
        <w:rPr>
          <w:b w:val="0"/>
          <w:bCs w:val="0"/>
          <w:i/>
          <w:iCs/>
        </w:rPr>
        <w:t>k</w:t>
      </w:r>
      <w:r w:rsidRPr="00F80DA9">
        <w:rPr>
          <w:b w:val="0"/>
          <w:bCs w:val="0"/>
          <w:i/>
          <w:iCs/>
          <w:vertAlign w:val="subscript"/>
        </w:rPr>
        <w:t>w</w:t>
      </w:r>
      <w:r w:rsidRPr="00F80DA9">
        <w:rPr>
          <w:b w:val="0"/>
          <w:bCs w:val="0"/>
        </w:rPr>
        <w:t xml:space="preserve"> and </w:t>
      </w:r>
      <w:r w:rsidRPr="00F80DA9">
        <w:rPr>
          <w:b w:val="0"/>
          <w:bCs w:val="0"/>
          <w:i/>
          <w:iCs/>
        </w:rPr>
        <w:t>S</w:t>
      </w:r>
      <w:r w:rsidRPr="00F80DA9">
        <w:rPr>
          <w:b w:val="0"/>
          <w:bCs w:val="0"/>
          <w:i/>
          <w:iCs/>
          <w:vertAlign w:val="subscript"/>
        </w:rPr>
        <w:t>1</w:t>
      </w:r>
      <w:r w:rsidRPr="00F80DA9">
        <w:rPr>
          <w:b w:val="0"/>
          <w:bCs w:val="0"/>
        </w:rPr>
        <w:t xml:space="preserve">). These covariance matrices K (row) and </w:t>
      </w:r>
      <w:r w:rsidRPr="00F80DA9">
        <w:rPr>
          <w:rFonts w:hint="eastAsia"/>
          <w:b w:val="0"/>
          <w:bCs w:val="0"/>
        </w:rPr>
        <w:t>Ω</w:t>
      </w:r>
      <w:r w:rsidRPr="00F80DA9">
        <w:rPr>
          <w:b w:val="0"/>
          <w:bCs w:val="0"/>
        </w:rPr>
        <w:t xml:space="preserve"> (column) describe dependencies across analytes and between parameters, respectively. The row covariance </w:t>
      </w:r>
      <w:r w:rsidRPr="00F80DA9">
        <w:rPr>
          <w:b w:val="0"/>
          <w:bCs w:val="0"/>
          <w:i/>
          <w:iCs/>
        </w:rPr>
        <w:t>K</w:t>
      </w:r>
      <w:r w:rsidRPr="00F80DA9">
        <w:rPr>
          <w:b w:val="0"/>
          <w:bCs w:val="0"/>
        </w:rPr>
        <w:t xml:space="preserve"> is correlated with analyte similarity.</w:t>
      </w:r>
      <w:r w:rsidR="00252612">
        <w:rPr>
          <w:b w:val="0"/>
          <w:bCs w:val="0"/>
        </w:rPr>
        <w:t xml:space="preserve"> This setup ensure that the</w:t>
      </w:r>
      <w:r w:rsidR="00252612" w:rsidRPr="00252612">
        <w:rPr>
          <w:b w:val="0"/>
          <w:bCs w:val="0"/>
        </w:rPr>
        <w:t xml:space="preserve"> values of </w:t>
      </w:r>
      <w:proofErr w:type="spellStart"/>
      <w:r w:rsidR="00252612">
        <w:rPr>
          <w:b w:val="0"/>
          <w:bCs w:val="0"/>
          <w:i/>
          <w:iCs/>
        </w:rPr>
        <w:t>logkw</w:t>
      </w:r>
      <w:proofErr w:type="spellEnd"/>
      <w:r w:rsidR="00252612">
        <w:rPr>
          <w:b w:val="0"/>
          <w:bCs w:val="0"/>
          <w:i/>
          <w:iCs/>
          <w:vertAlign w:val="subscript"/>
        </w:rPr>
        <w:t xml:space="preserve">  </w:t>
      </w:r>
      <w:r w:rsidR="00252612" w:rsidRPr="00252612">
        <w:rPr>
          <w:b w:val="0"/>
          <w:bCs w:val="0"/>
        </w:rPr>
        <w:t>and S</w:t>
      </w:r>
      <w:r w:rsidR="00252612" w:rsidRPr="00252612">
        <w:rPr>
          <w:b w:val="0"/>
          <w:bCs w:val="0"/>
          <w:vertAlign w:val="subscript"/>
        </w:rPr>
        <w:t>1</w:t>
      </w:r>
      <w:r w:rsidR="00252612" w:rsidRPr="00252612">
        <w:rPr>
          <w:b w:val="0"/>
          <w:bCs w:val="0"/>
        </w:rPr>
        <w:t xml:space="preserve"> across analytes are jointly Gaussian, and the way they covary is proportional to a known similarity measure</w:t>
      </w:r>
      <w:r w:rsidR="00A53DA0">
        <w:rPr>
          <w:b w:val="0"/>
          <w:bCs w:val="0"/>
        </w:rPr>
        <w:t xml:space="preserve">. </w:t>
      </w:r>
      <w:r w:rsidR="00A53DA0" w:rsidRPr="00A53DA0">
        <w:rPr>
          <w:b w:val="0"/>
          <w:bCs w:val="0"/>
        </w:rPr>
        <w:t>As a result, both inter-analyte relationships and parameter correlations are effectively modeled.</w:t>
      </w:r>
    </w:p>
    <w:p w14:paraId="5F90DDBE" w14:textId="133BFC24" w:rsidR="00D079B4" w:rsidRPr="00D079B4" w:rsidRDefault="00D079B4" w:rsidP="00D079B4">
      <w:r w:rsidRPr="00D079B4">
        <w:t>To simplify computation, analytes were first grouped based on correlation using community detection (</w:t>
      </w:r>
      <w:proofErr w:type="spellStart"/>
      <w:r w:rsidRPr="00D079B4">
        <w:t>cluster_louvain</w:t>
      </w:r>
      <w:proofErr w:type="spellEnd"/>
      <w:r>
        <w:t>(</w:t>
      </w:r>
      <w:r w:rsidRPr="00D079B4">
        <w:t>)</w:t>
      </w:r>
      <w:r>
        <w:t>)</w:t>
      </w:r>
      <w:r w:rsidRPr="00D079B4">
        <w:t>, resulting in clusters of structurally or behaviorally similar compounds. This enabled the partitioning of analytes into blocks, allowing operations on smaller submatrices. The approach significantly reduced computational burden, as Cholesky decompositions of large matrices (n &gt; 1000) are typically slow and resource-intensive</w:t>
      </w:r>
      <w:r>
        <w:t>.</w:t>
      </w:r>
    </w:p>
    <w:p w14:paraId="1F6E52ED" w14:textId="77777777" w:rsidR="00681A67" w:rsidRPr="009D6785" w:rsidRDefault="00681A67" w:rsidP="00E86063">
      <w:pPr>
        <w:pStyle w:val="Nagwek2"/>
      </w:pPr>
      <w:r w:rsidRPr="009D6785">
        <w:t>Priors</w:t>
      </w:r>
    </w:p>
    <w:p w14:paraId="312043B1" w14:textId="5AA497C7" w:rsidR="009D6785" w:rsidRPr="009D6785" w:rsidRDefault="00681A67" w:rsidP="00E86063">
      <w:pPr>
        <w:pStyle w:val="TAMainText"/>
      </w:pPr>
      <w:r w:rsidRPr="009D6785">
        <w:t xml:space="preserve">The Bayesian model requires specification of priors that </w:t>
      </w:r>
      <w:r w:rsidR="00D079B4">
        <w:t>i</w:t>
      </w:r>
      <w:r w:rsidR="00411B27" w:rsidRPr="009D6785">
        <w:t>n this</w:t>
      </w:r>
      <w:r w:rsidR="00B41D6A" w:rsidRPr="009D6785">
        <w:t xml:space="preserve"> study</w:t>
      </w:r>
      <w:r w:rsidR="00D079B4">
        <w:t xml:space="preserve"> had the following form.</w:t>
      </w:r>
    </w:p>
    <w:p w14:paraId="4D4489BA" w14:textId="4EF06633" w:rsidR="009D6785" w:rsidRPr="009D6785" w:rsidRDefault="00B86B7B" w:rsidP="00E86063">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θ</m:t>
              </m:r>
              <m:ctrlPr>
                <w:rPr>
                  <w:rFonts w:ascii="Cambria Math" w:hAnsi="Cambria Math" w:hint="eastAsia"/>
                </w:rPr>
              </m:ctrlPr>
            </m:e>
            <m:sub>
              <m:r>
                <w:rPr>
                  <w:rFonts w:ascii="Cambria Math" w:hAnsi="Cambria Math"/>
                </w:rPr>
                <m:t>logkw</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2,4</m:t>
              </m:r>
            </m:e>
          </m:d>
        </m:oMath>
      </m:oMathPara>
    </w:p>
    <w:p w14:paraId="59647917" w14:textId="511A1218" w:rsidR="009D6785" w:rsidRPr="00350F5F" w:rsidRDefault="00B86B7B" w:rsidP="00E86063">
      <w:pPr>
        <w:pStyle w:val="TAMainText"/>
      </w:pPr>
      <m:oMathPara>
        <m:oMath>
          <m:sSub>
            <m:sSubPr>
              <m:ctrlPr>
                <w:rPr>
                  <w:rFonts w:ascii="Cambria Math" w:hAnsi="Cambria Math"/>
                </w:rPr>
              </m:ctrlPr>
            </m:sSubPr>
            <m:e>
              <m:r>
                <w:rPr>
                  <w:rFonts w:ascii="Cambria Math" w:hAnsi="Cambria Math" w:hint="eastAsia"/>
                </w:rPr>
                <m:t>θ</m:t>
              </m:r>
              <m:ctrlPr>
                <w:rPr>
                  <w:rFonts w:ascii="Cambria Math" w:hAnsi="Cambria Math" w:hint="eastAsia"/>
                </w:rPr>
              </m:ctrlPr>
            </m:e>
            <m:sub>
              <m:r>
                <w:rPr>
                  <w:rFonts w:ascii="Cambria Math" w:hAnsi="Cambria Math"/>
                </w:rPr>
                <m:t>S</m:t>
              </m:r>
              <m:r>
                <m:rPr>
                  <m:sty m:val="p"/>
                </m:rPr>
                <w:rPr>
                  <w:rFonts w:ascii="Cambria Math" w:hAnsi="Cambria Math"/>
                </w:rPr>
                <m:t>1</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4,2</m:t>
              </m:r>
            </m:e>
          </m:d>
        </m:oMath>
      </m:oMathPara>
    </w:p>
    <w:p w14:paraId="3BAFECC9" w14:textId="758793E1" w:rsidR="00350F5F" w:rsidRPr="009D6785" w:rsidRDefault="00B86B7B" w:rsidP="00350F5F">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θ</m:t>
              </m:r>
              <m:ctrlPr>
                <w:rPr>
                  <w:rFonts w:ascii="Cambria Math" w:hAnsi="Cambria Math" w:hint="eastAsia"/>
                </w:rPr>
              </m:ctrlPr>
            </m:e>
            <m:sub>
              <m:r>
                <w:rPr>
                  <w:rFonts w:ascii="Cambria Math" w:hAnsi="Cambria Math"/>
                </w:rPr>
                <m:t>dlogkw</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1,0.5</m:t>
              </m:r>
            </m:e>
          </m:d>
        </m:oMath>
      </m:oMathPara>
    </w:p>
    <w:p w14:paraId="7034FBE1" w14:textId="6D972916" w:rsidR="00350F5F" w:rsidRPr="009D6785" w:rsidRDefault="00B86B7B" w:rsidP="00E86063">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θ</m:t>
              </m:r>
              <m:ctrlPr>
                <w:rPr>
                  <w:rFonts w:ascii="Cambria Math" w:hAnsi="Cambria Math" w:hint="eastAsia"/>
                </w:rPr>
              </m:ctrlPr>
            </m:e>
            <m:sub>
              <m:r>
                <w:rPr>
                  <w:rFonts w:ascii="Cambria Math" w:hAnsi="Cambria Math"/>
                </w:rPr>
                <m:t>dS</m:t>
              </m:r>
              <m:r>
                <m:rPr>
                  <m:sty m:val="p"/>
                </m:rPr>
                <w:rPr>
                  <w:rFonts w:ascii="Cambria Math" w:hAnsi="Cambria Math"/>
                </w:rPr>
                <m:t>1</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0,0.5</m:t>
              </m:r>
            </m:e>
          </m:d>
        </m:oMath>
      </m:oMathPara>
    </w:p>
    <w:p w14:paraId="7E863CFF" w14:textId="0402E445" w:rsidR="009D6785" w:rsidRPr="009D6785" w:rsidRDefault="00B86B7B" w:rsidP="00E86063">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θ</m:t>
              </m:r>
              <m:ctrlPr>
                <w:rPr>
                  <w:rFonts w:ascii="Cambria Math" w:hAnsi="Cambria Math" w:hint="eastAsia"/>
                </w:rPr>
              </m:ctrlPr>
            </m:e>
            <m:sub>
              <m:r>
                <w:rPr>
                  <w:rFonts w:ascii="Cambria Math" w:hAnsi="Cambria Math"/>
                </w:rPr>
                <m:t>S</m:t>
              </m:r>
              <m:r>
                <m:rPr>
                  <m:sty m:val="p"/>
                </m:rPr>
                <w:rPr>
                  <w:rFonts w:ascii="Cambria Math" w:hAnsi="Cambria Math"/>
                </w:rPr>
                <m:t>2</m:t>
              </m:r>
            </m:sub>
          </m:sSub>
          <m:r>
            <m:rPr>
              <m:sty m:val="p"/>
            </m:rPr>
            <w:rPr>
              <w:rFonts w:ascii="Cambria Math" w:hAnsi="Cambria Math"/>
            </w:rPr>
            <m:t>~</m:t>
          </m:r>
          <m:r>
            <w:rPr>
              <w:rFonts w:ascii="Cambria Math" w:hAnsi="Cambria Math"/>
            </w:rPr>
            <m:t>LN</m:t>
          </m:r>
          <m:d>
            <m:dPr>
              <m:ctrlPr>
                <w:rPr>
                  <w:rFonts w:ascii="Cambria Math" w:hAnsi="Cambria Math"/>
                </w:rPr>
              </m:ctrlPr>
            </m:dPr>
            <m:e>
              <m:r>
                <w:rPr>
                  <w:rFonts w:ascii="Cambria Math" w:hAnsi="Cambria Math"/>
                </w:rPr>
                <m:t>log</m:t>
              </m:r>
              <m:r>
                <m:rPr>
                  <m:sty m:val="p"/>
                </m:rPr>
                <w:rPr>
                  <w:rFonts w:ascii="Cambria Math" w:hAnsi="Cambria Math"/>
                </w:rPr>
                <m:t>(2),0.125</m:t>
              </m:r>
            </m:e>
          </m:d>
        </m:oMath>
      </m:oMathPara>
    </w:p>
    <w:p w14:paraId="4A467D67" w14:textId="4D1A2501" w:rsidR="009D6785" w:rsidRPr="009D6785" w:rsidRDefault="00B86B7B" w:rsidP="00E86063">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ω</m:t>
              </m:r>
              <m:ctrlPr>
                <w:rPr>
                  <w:rFonts w:ascii="Cambria Math" w:hAnsi="Cambria Math" w:hint="eastAsia"/>
                </w:rPr>
              </m:ctrlPr>
            </m:e>
            <m:sub>
              <m:r>
                <w:rPr>
                  <w:rFonts w:ascii="Cambria Math" w:hAnsi="Cambria Math"/>
                </w:rPr>
                <m:t>logkw</m:t>
              </m:r>
            </m:sub>
          </m:sSub>
          <m:r>
            <m:rPr>
              <m:sty m:val="p"/>
            </m:rPr>
            <w:rPr>
              <w:rFonts w:ascii="Cambria Math" w:hAnsi="Cambria Math"/>
            </w:rPr>
            <m:t>,</m:t>
          </m:r>
          <m:sSub>
            <m:sSubPr>
              <m:ctrlPr>
                <w:rPr>
                  <w:rFonts w:ascii="Cambria Math" w:hAnsi="Cambria Math"/>
                </w:rPr>
              </m:ctrlPr>
            </m:sSubPr>
            <m:e>
              <m:r>
                <w:rPr>
                  <w:rFonts w:ascii="Cambria Math" w:hAnsi="Cambria Math" w:hint="eastAsia"/>
                </w:rPr>
                <m:t>ω</m:t>
              </m:r>
            </m:e>
            <m:sub>
              <m:r>
                <w:rPr>
                  <w:rFonts w:ascii="Cambria Math" w:hAnsi="Cambria Math"/>
                </w:rPr>
                <m:t>S</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m:t>
              </m:r>
            </m:sub>
          </m:sSub>
          <m:d>
            <m:dPr>
              <m:ctrlPr>
                <w:rPr>
                  <w:rFonts w:ascii="Cambria Math" w:hAnsi="Cambria Math"/>
                </w:rPr>
              </m:ctrlPr>
            </m:dPr>
            <m:e>
              <m:r>
                <m:rPr>
                  <m:sty m:val="p"/>
                </m:rPr>
                <w:rPr>
                  <w:rFonts w:ascii="Cambria Math" w:hAnsi="Cambria Math"/>
                </w:rPr>
                <m:t>0,1</m:t>
              </m:r>
            </m:e>
          </m:d>
        </m:oMath>
      </m:oMathPara>
    </w:p>
    <w:p w14:paraId="0D45C60B" w14:textId="24B921D2" w:rsidR="009D6785" w:rsidRPr="009D6785" w:rsidRDefault="00B86B7B" w:rsidP="00E86063">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β</m:t>
              </m:r>
              <m:ctrlPr>
                <w:rPr>
                  <w:rFonts w:ascii="Cambria Math" w:hAnsi="Cambria Math" w:hint="eastAsia"/>
                </w:rPr>
              </m:ctrlPr>
            </m:e>
            <m:sub>
              <m:r>
                <w:rPr>
                  <w:rFonts w:ascii="Cambria Math" w:hAnsi="Cambria Math"/>
                </w:rPr>
                <m:t>logkw</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0.7,0.125</m:t>
              </m:r>
            </m:e>
          </m:d>
        </m:oMath>
      </m:oMathPara>
    </w:p>
    <w:p w14:paraId="48CB3D82" w14:textId="2C1BA42F" w:rsidR="009D6785" w:rsidRPr="009D6785" w:rsidRDefault="00B86B7B" w:rsidP="00E86063">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β</m:t>
              </m:r>
              <m:ctrlPr>
                <w:rPr>
                  <w:rFonts w:ascii="Cambria Math" w:hAnsi="Cambria Math" w:hint="eastAsia"/>
                </w:rPr>
              </m:ctrlPr>
            </m:e>
            <m:sub>
              <m:r>
                <w:rPr>
                  <w:rFonts w:ascii="Cambria Math" w:hAnsi="Cambria Math"/>
                </w:rPr>
                <m:t>S</m:t>
              </m:r>
              <m:r>
                <m:rPr>
                  <m:sty m:val="p"/>
                </m:rPr>
                <w:rPr>
                  <w:rFonts w:ascii="Cambria Math" w:hAnsi="Cambria Math"/>
                </w:rPr>
                <m:t>1</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0.5,0.125</m:t>
              </m:r>
            </m:e>
          </m:d>
        </m:oMath>
      </m:oMathPara>
    </w:p>
    <w:p w14:paraId="38036FD4" w14:textId="00DDA55C" w:rsidR="009D6785" w:rsidRPr="009D6785" w:rsidRDefault="00B86B7B" w:rsidP="00E86063">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κ</m:t>
              </m:r>
              <m:r>
                <w:rPr>
                  <w:rFonts w:ascii="Cambria Math" w:hAnsi="Cambria Math"/>
                </w:rPr>
                <m:t>1</m:t>
              </m:r>
              <m:ctrlPr>
                <w:rPr>
                  <w:rFonts w:ascii="Cambria Math" w:hAnsi="Cambria Math" w:hint="eastAsia"/>
                </w:rPr>
              </m:ctrlPr>
            </m:e>
            <m:sub>
              <m:r>
                <w:rPr>
                  <w:rFonts w:ascii="Cambria Math" w:hAnsi="Cambria Math"/>
                </w:rPr>
                <m:t>logkw</m:t>
              </m:r>
            </m:sub>
          </m:sSub>
          <m:r>
            <m:rPr>
              <m:sty m:val="p"/>
            </m:rPr>
            <w:rPr>
              <w:rFonts w:ascii="Cambria Math" w:hAnsi="Cambria Math"/>
            </w:rPr>
            <m:t>,</m:t>
          </m:r>
          <m:sSub>
            <m:sSubPr>
              <m:ctrlPr>
                <w:rPr>
                  <w:rFonts w:ascii="Cambria Math" w:hAnsi="Cambria Math"/>
                </w:rPr>
              </m:ctrlPr>
            </m:sSubPr>
            <m:e>
              <m:r>
                <w:rPr>
                  <w:rFonts w:ascii="Cambria Math" w:hAnsi="Cambria Math" w:hint="eastAsia"/>
                </w:rPr>
                <m:t>κ</m:t>
              </m:r>
              <m:r>
                <w:rPr>
                  <w:rFonts w:ascii="Cambria Math" w:hAnsi="Cambria Math"/>
                </w:rPr>
                <m:t>1</m:t>
              </m:r>
            </m:e>
            <m:sub>
              <m:r>
                <w:rPr>
                  <w:rFonts w:ascii="Cambria Math" w:hAnsi="Cambria Math"/>
                </w:rPr>
                <m:t>S1</m:t>
              </m:r>
            </m:sub>
          </m:sSub>
          <m:r>
            <w:rPr>
              <w:rFonts w:ascii="Cambria Math" w:hAnsi="Cambria Math"/>
            </w:rPr>
            <m:t>,</m:t>
          </m:r>
          <m:sSub>
            <m:sSubPr>
              <m:ctrlPr>
                <w:rPr>
                  <w:rFonts w:ascii="Cambria Math" w:hAnsi="Cambria Math"/>
                </w:rPr>
              </m:ctrlPr>
            </m:sSubPr>
            <m:e>
              <m:r>
                <w:rPr>
                  <w:rFonts w:ascii="Cambria Math" w:hAnsi="Cambria Math" w:hint="eastAsia"/>
                </w:rPr>
                <m:t>κ</m:t>
              </m:r>
              <m:r>
                <w:rPr>
                  <w:rFonts w:ascii="Cambria Math" w:hAnsi="Cambria Math"/>
                </w:rPr>
                <m:t>2</m:t>
              </m:r>
              <m:ctrlPr>
                <w:rPr>
                  <w:rFonts w:ascii="Cambria Math" w:hAnsi="Cambria Math" w:hint="eastAsia"/>
                </w:rPr>
              </m:ctrlPr>
            </m:e>
            <m:sub>
              <m:r>
                <w:rPr>
                  <w:rFonts w:ascii="Cambria Math" w:hAnsi="Cambria Math"/>
                </w:rPr>
                <m:t>logkw</m:t>
              </m:r>
            </m:sub>
          </m:sSub>
          <m:r>
            <m:rPr>
              <m:sty m:val="p"/>
            </m:rPr>
            <w:rPr>
              <w:rFonts w:ascii="Cambria Math" w:hAnsi="Cambria Math"/>
            </w:rPr>
            <m:t>,</m:t>
          </m:r>
          <m:sSub>
            <m:sSubPr>
              <m:ctrlPr>
                <w:rPr>
                  <w:rFonts w:ascii="Cambria Math" w:hAnsi="Cambria Math"/>
                </w:rPr>
              </m:ctrlPr>
            </m:sSubPr>
            <m:e>
              <m:r>
                <w:rPr>
                  <w:rFonts w:ascii="Cambria Math" w:hAnsi="Cambria Math" w:hint="eastAsia"/>
                </w:rPr>
                <m:t>κ</m:t>
              </m:r>
              <m:r>
                <w:rPr>
                  <w:rFonts w:ascii="Cambria Math" w:hAnsi="Cambria Math"/>
                </w:rPr>
                <m:t>2</m:t>
              </m:r>
            </m:e>
            <m:sub>
              <m:r>
                <w:rPr>
                  <w:rFonts w:ascii="Cambria Math" w:hAnsi="Cambria Math"/>
                </w:rPr>
                <m:t>S1</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m:t>
              </m:r>
            </m:sub>
          </m:sSub>
          <m:d>
            <m:dPr>
              <m:ctrlPr>
                <w:rPr>
                  <w:rFonts w:ascii="Cambria Math" w:hAnsi="Cambria Math"/>
                </w:rPr>
              </m:ctrlPr>
            </m:dPr>
            <m:e>
              <m:r>
                <m:rPr>
                  <m:sty m:val="p"/>
                </m:rPr>
                <w:rPr>
                  <w:rFonts w:ascii="Cambria Math" w:hAnsi="Cambria Math"/>
                </w:rPr>
                <m:t>0,0.1</m:t>
              </m:r>
            </m:e>
          </m:d>
        </m:oMath>
      </m:oMathPara>
    </w:p>
    <w:p w14:paraId="76E5FC6B" w14:textId="7D010F3A" w:rsidR="009D6785" w:rsidRPr="009D6785" w:rsidRDefault="009D6785" w:rsidP="00E86063">
      <w:pPr>
        <w:pStyle w:val="TAMainText"/>
        <w:rPr>
          <w:rFonts w:ascii="Cambria Math" w:hAnsi="Cambria Math"/>
          <w:oMath/>
        </w:rPr>
      </w:pPr>
      <m:oMathPara>
        <m:oMath>
          <m:r>
            <w:rPr>
              <w:rFonts w:ascii="Cambria Math" w:hAnsi="Cambria Math" w:hint="eastAsia"/>
            </w:rPr>
            <m:t>σ</m:t>
          </m:r>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m:t>
              </m:r>
            </m:sub>
          </m:sSub>
          <m:d>
            <m:dPr>
              <m:ctrlPr>
                <w:rPr>
                  <w:rFonts w:ascii="Cambria Math" w:hAnsi="Cambria Math"/>
                </w:rPr>
              </m:ctrlPr>
            </m:dPr>
            <m:e>
              <m:r>
                <m:rPr>
                  <m:sty m:val="p"/>
                </m:rPr>
                <w:rPr>
                  <w:rFonts w:ascii="Cambria Math" w:hAnsi="Cambria Math"/>
                </w:rPr>
                <m:t>0,0.05</m:t>
              </m:r>
            </m:e>
          </m:d>
        </m:oMath>
      </m:oMathPara>
    </w:p>
    <w:p w14:paraId="70117DFE" w14:textId="676AA13C" w:rsidR="009D6785" w:rsidRPr="009D6785" w:rsidRDefault="009D6785" w:rsidP="00E86063">
      <w:pPr>
        <w:pStyle w:val="TAMainText"/>
        <w:rPr>
          <w:rFonts w:ascii="Cambria Math" w:hAnsi="Cambria Math"/>
          <w:oMath/>
        </w:rPr>
      </w:pPr>
      <m:oMathPara>
        <m:oMath>
          <m:r>
            <w:rPr>
              <w:rFonts w:ascii="Cambria Math" w:hAnsi="Cambria Math" w:hint="eastAsia"/>
            </w:rPr>
            <m:t>α</m:t>
          </m:r>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0.5,0.25</m:t>
              </m:r>
            </m:e>
          </m:d>
          <m:r>
            <w:rPr>
              <w:rFonts w:ascii="Cambria Math" w:hAnsi="Cambria Math"/>
            </w:rPr>
            <m:t>T</m:t>
          </m:r>
          <m:d>
            <m:dPr>
              <m:begChr m:val="["/>
              <m:endChr m:val="]"/>
              <m:ctrlPr>
                <w:rPr>
                  <w:rFonts w:ascii="Cambria Math" w:hAnsi="Cambria Math"/>
                </w:rPr>
              </m:ctrlPr>
            </m:dPr>
            <m:e>
              <m:r>
                <m:rPr>
                  <m:sty m:val="p"/>
                </m:rPr>
                <w:rPr>
                  <w:rFonts w:ascii="Cambria Math" w:hAnsi="Cambria Math"/>
                </w:rPr>
                <m:t>0,1</m:t>
              </m:r>
            </m:e>
          </m:d>
        </m:oMath>
      </m:oMathPara>
    </w:p>
    <w:p w14:paraId="6A1B737B" w14:textId="30BC1E9C" w:rsidR="009D6785" w:rsidRPr="008A7774" w:rsidRDefault="009D6785" w:rsidP="00E86063">
      <w:pPr>
        <w:pStyle w:val="TAMainText"/>
        <w:rPr>
          <w:lang w:val="pl-PL"/>
        </w:rPr>
      </w:pPr>
      <m:oMathPara>
        <m:oMath>
          <m:r>
            <w:rPr>
              <w:rFonts w:ascii="Cambria Math" w:hAnsi="Cambria Math"/>
              <w:lang w:val="pl-PL"/>
            </w:rPr>
            <m:t>p</m:t>
          </m:r>
          <m:d>
            <m:dPr>
              <m:ctrlPr>
                <w:rPr>
                  <w:rFonts w:ascii="Cambria Math" w:hAnsi="Cambria Math"/>
                  <w:lang w:val="pl-PL"/>
                </w:rPr>
              </m:ctrlPr>
            </m:dPr>
            <m:e>
              <m:r>
                <w:rPr>
                  <w:rFonts w:ascii="Cambria Math" w:hAnsi="Cambria Math"/>
                  <w:lang w:val="pl-PL"/>
                </w:rPr>
                <m:t>L</m:t>
              </m:r>
              <m:sSup>
                <m:sSupPr>
                  <m:ctrlPr>
                    <w:rPr>
                      <w:rFonts w:ascii="Cambria Math" w:hAnsi="Cambria Math"/>
                      <w:lang w:val="pl-PL"/>
                    </w:rPr>
                  </m:ctrlPr>
                </m:sSupPr>
                <m:e>
                  <m:r>
                    <w:rPr>
                      <w:rFonts w:ascii="Cambria Math" w:hAnsi="Cambria Math"/>
                      <w:lang w:val="pl-PL"/>
                    </w:rPr>
                    <m:t>L</m:t>
                  </m:r>
                </m:e>
                <m:sup>
                  <m:r>
                    <m:rPr>
                      <m:sty m:val="p"/>
                    </m:rPr>
                    <w:rPr>
                      <w:rFonts w:ascii="Cambria Math" w:hAnsi="Cambria Math"/>
                      <w:lang w:val="pl-PL"/>
                    </w:rPr>
                    <m:t>'</m:t>
                  </m:r>
                </m:sup>
              </m:sSup>
            </m:e>
          </m:d>
          <m:r>
            <m:rPr>
              <m:sty m:val="p"/>
            </m:rPr>
            <w:rPr>
              <w:rFonts w:ascii="Cambria Math" w:hAnsi="Cambria Math" w:cs="Cambria Math"/>
              <w:lang w:val="pl-PL"/>
            </w:rPr>
            <m:t>∝</m:t>
          </m:r>
          <m:r>
            <w:rPr>
              <w:rFonts w:ascii="Cambria Math" w:hAnsi="Cambria Math"/>
              <w:lang w:val="pl-PL"/>
            </w:rPr>
            <m:t>LKJ</m:t>
          </m:r>
          <m:d>
            <m:dPr>
              <m:ctrlPr>
                <w:rPr>
                  <w:rFonts w:ascii="Cambria Math" w:hAnsi="Cambria Math"/>
                  <w:lang w:val="pl-PL"/>
                </w:rPr>
              </m:ctrlPr>
            </m:dPr>
            <m:e>
              <m:r>
                <m:rPr>
                  <m:sty m:val="p"/>
                </m:rPr>
                <w:rPr>
                  <w:rFonts w:ascii="Cambria Math" w:hAnsi="Cambria Math"/>
                  <w:lang w:val="pl-PL"/>
                </w:rPr>
                <m:t>2</m:t>
              </m:r>
            </m:e>
          </m:d>
          <m:r>
            <m:rPr>
              <m:sty m:val="p"/>
            </m:rPr>
            <w:rPr>
              <w:rFonts w:ascii="Cambria Math" w:hAnsi="Cambria Math" w:hint="eastAsia"/>
              <w:lang w:val="pl-PL"/>
            </w:rPr>
            <m:t>×</m:t>
          </m:r>
          <m:sSub>
            <m:sSubPr>
              <m:ctrlPr>
                <w:rPr>
                  <w:rFonts w:ascii="Cambria Math" w:hAnsi="Cambria Math"/>
                  <w:lang w:val="pl-PL"/>
                </w:rPr>
              </m:ctrlPr>
            </m:sSubPr>
            <m:e>
              <m:r>
                <m:rPr>
                  <m:sty m:val="p"/>
                </m:rPr>
                <w:rPr>
                  <w:rFonts w:ascii="Cambria Math" w:hAnsi="Cambria Math"/>
                  <w:lang w:val="pl-PL"/>
                </w:rPr>
                <m:t>∏</m:t>
              </m:r>
            </m:e>
            <m:sub>
              <m:r>
                <w:rPr>
                  <w:rFonts w:ascii="Cambria Math" w:hAnsi="Cambria Math"/>
                  <w:lang w:val="pl-PL"/>
                </w:rPr>
                <m:t>u</m:t>
              </m:r>
            </m:sub>
          </m:sSub>
          <m:r>
            <w:rPr>
              <w:rFonts w:ascii="Cambria Math" w:hAnsi="Cambria Math"/>
              <w:lang w:val="pl-PL"/>
            </w:rPr>
            <m:t>N</m:t>
          </m:r>
          <m:d>
            <m:dPr>
              <m:ctrlPr>
                <w:rPr>
                  <w:rFonts w:ascii="Cambria Math" w:hAnsi="Cambria Math"/>
                  <w:lang w:val="pl-PL"/>
                </w:rPr>
              </m:ctrlPr>
            </m:dPr>
            <m:e>
              <m:r>
                <m:rPr>
                  <m:sty m:val="p"/>
                </m:rPr>
                <w:rPr>
                  <w:rFonts w:ascii="Cambria Math" w:hAnsi="Cambria Math"/>
                  <w:lang w:val="pl-PL"/>
                </w:rPr>
                <m:t>0.75, 0.125</m:t>
              </m:r>
            </m:e>
          </m:d>
        </m:oMath>
      </m:oMathPara>
    </w:p>
    <w:p w14:paraId="3DE0B506" w14:textId="2AE85FF1" w:rsidR="008A7774" w:rsidRPr="008A7774" w:rsidRDefault="00E12B84" w:rsidP="00E86063">
      <w:pPr>
        <w:pStyle w:val="TAMainText"/>
        <w:rPr>
          <w:rFonts w:ascii="Cambria Math" w:hAnsi="Cambria Math"/>
          <w:oMath/>
        </w:rPr>
      </w:pPr>
      <w:r>
        <w:t>LN denotes lognormal distribution</w:t>
      </w:r>
      <w:r w:rsidR="008B484A">
        <w:t xml:space="preserve">, </w:t>
      </w:r>
      <w:r w:rsidR="008B484A" w:rsidRPr="008B484A">
        <w:rPr>
          <w:i/>
          <w:iCs/>
        </w:rPr>
        <w:t>N</w:t>
      </w:r>
      <w:r w:rsidR="008B484A" w:rsidRPr="008B484A">
        <w:rPr>
          <w:i/>
          <w:iCs/>
          <w:vertAlign w:val="subscript"/>
        </w:rPr>
        <w:t>+</w:t>
      </w:r>
      <w:r>
        <w:t xml:space="preserve"> </w:t>
      </w:r>
      <w:r w:rsidR="008B484A">
        <w:t xml:space="preserve">denoted half normal distribution, </w:t>
      </w:r>
      <w:r>
        <w:t xml:space="preserve">and </w:t>
      </w:r>
      <w:r w:rsidR="008A7774" w:rsidRPr="008A7774">
        <w:t>LKJ(2) ensure that the density is uniform over correlation matrices of order 2 and u denotes the unique lower triangular elements of correlation matrix</w:t>
      </w:r>
    </w:p>
    <w:p w14:paraId="764D73B9" w14:textId="77777777" w:rsidR="00681A67" w:rsidRPr="008A7774" w:rsidRDefault="00681A67" w:rsidP="00E86063">
      <w:pPr>
        <w:pStyle w:val="Nagwek2"/>
      </w:pPr>
      <w:r w:rsidRPr="008A7774">
        <w:t>Bayesian Inference</w:t>
      </w:r>
    </w:p>
    <w:p w14:paraId="145D837C" w14:textId="5BF03AEF" w:rsidR="00681A67" w:rsidRDefault="00681A67" w:rsidP="00E86063">
      <w:pPr>
        <w:pStyle w:val="TAMainText"/>
      </w:pPr>
      <w:r w:rsidRPr="008A7774">
        <w:rPr>
          <w:b/>
        </w:rPr>
        <w:t xml:space="preserve">Technical. </w:t>
      </w:r>
      <w:r w:rsidRPr="008A7774">
        <w:t xml:space="preserve">Multilevel modeling was performed </w:t>
      </w:r>
      <w:r w:rsidR="00D8251C" w:rsidRPr="008A7774">
        <w:t xml:space="preserve">using the </w:t>
      </w:r>
      <w:r w:rsidRPr="008A7774">
        <w:t>Stan/cmdstanr</w:t>
      </w:r>
      <w:r w:rsidR="008A7774">
        <w:fldChar w:fldCharType="begin"/>
      </w:r>
      <w:r w:rsidR="000812CB">
        <w:instrText xml:space="preserve"> ADDIN ZOTERO_ITEM CSL_CITATION {"citationID":"NG1Oh44P","properties":{"formattedCitation":"\\super 15\\nosupersub{}","plainCitation":"15","noteIndex":0},"citationItems":[{"id":518,"uris":["http://zotero.org/users/local/cIlVeWgC/items/FE8KVIP5"],"itemData":{"id":518,"type":"article-journal","container-title":"Journal of statistical software","issue":"1","note":"publisher: Columbia Univ., New York, NY (United States); Harvard Univ., Cambridge, MA (United States)","title":"Stan: A probabilistic programming language","volume":"76","author":[{"family":"Carpenter","given":"Bob"},{"family":"Gelman","given":"Andrew"},{"family":"Hoffman","given":"Matthew D"},{"family":"Lee","given":"Daniel"},{"family":"Goodrich","given":"Ben"},{"family":"Betancourt","given":"Michael"},{"family":"Brubaker","given":"Marcus"},{"family":"Guo","given":"Jiqiang"},{"family":"Li","given":"Peter"},{"family":"Riddell","given":"Allen"}],"issued":{"date-parts":[["2017"]]}}}],"schema":"https://github.com/citation-style-language/schema/raw/master/csl-citation.json"} </w:instrText>
      </w:r>
      <w:r w:rsidR="008A7774">
        <w:fldChar w:fldCharType="separate"/>
      </w:r>
      <w:r w:rsidR="000812CB" w:rsidRPr="000812CB">
        <w:rPr>
          <w:szCs w:val="24"/>
          <w:vertAlign w:val="superscript"/>
        </w:rPr>
        <w:t>15</w:t>
      </w:r>
      <w:r w:rsidR="008A7774">
        <w:fldChar w:fldCharType="end"/>
      </w:r>
      <w:r w:rsidR="008A7774">
        <w:t xml:space="preserve"> </w:t>
      </w:r>
      <w:r w:rsidRPr="008A7774">
        <w:t>software linked with Rstudio</w:t>
      </w:r>
      <w:r w:rsidR="008A7774">
        <w:fldChar w:fldCharType="begin"/>
      </w:r>
      <w:r w:rsidR="000812CB">
        <w:instrText xml:space="preserve"> ADDIN ZOTERO_ITEM CSL_CITATION {"citationID":"ew2rFNv1","properties":{"formattedCitation":"\\super 16\\nosupersub{}","plainCitation":"16","noteIndex":0},"citationItems":[{"id":433,"uris":["http://zotero.org/users/local/cIlVeWgC/items/6P5F3CZ2"],"itemData":{"id":433,"type":"book","event-place":"Boston, MA","publisher":"RStudio, PBC.","publisher-place":"Boston, MA","title":"RStudio: Integrated Development Environment for R","URL":"http://www.rstudio.com/","author":[{"literal":"RStudio Team"}],"issued":{"date-parts":[["2020"]]}}}],"schema":"https://github.com/citation-style-language/schema/raw/master/csl-citation.json"} </w:instrText>
      </w:r>
      <w:r w:rsidR="008A7774">
        <w:fldChar w:fldCharType="separate"/>
      </w:r>
      <w:r w:rsidR="000812CB" w:rsidRPr="000812CB">
        <w:rPr>
          <w:szCs w:val="24"/>
          <w:vertAlign w:val="superscript"/>
        </w:rPr>
        <w:t>16</w:t>
      </w:r>
      <w:r w:rsidR="008A7774">
        <w:fldChar w:fldCharType="end"/>
      </w:r>
      <w:r w:rsidRPr="008A7774">
        <w:t>. For the inference</w:t>
      </w:r>
      <w:r w:rsidR="008C2141" w:rsidRPr="008A7774">
        <w:t>,</w:t>
      </w:r>
      <w:r w:rsidRPr="008A7774">
        <w:t xml:space="preserve"> we used </w:t>
      </w:r>
      <w:r w:rsidR="007520F5" w:rsidRPr="008A7774">
        <w:t>eight</w:t>
      </w:r>
      <w:r w:rsidRPr="008A7774">
        <w:t xml:space="preserve"> Markov chains with 500 iterations after 1000 warm up iterations. Convergence diagnostics were </w:t>
      </w:r>
      <w:r w:rsidR="00334643" w:rsidRPr="008A7774">
        <w:t>performed</w:t>
      </w:r>
      <w:r w:rsidR="008C2141" w:rsidRPr="008A7774">
        <w:t xml:space="preserve"> </w:t>
      </w:r>
      <w:r w:rsidRPr="008A7774">
        <w:t>using Gelman</w:t>
      </w:r>
      <w:r w:rsidR="007B1BE1" w:rsidRPr="008A7774">
        <w:t>–</w:t>
      </w:r>
      <w:r w:rsidRPr="008A7774">
        <w:t>Rubin statistics and trace plots</w:t>
      </w:r>
      <w:r w:rsidR="00133A0D" w:rsidRPr="008A7774">
        <w:t>, and the results indicated that the model results did not diverge</w:t>
      </w:r>
      <w:r w:rsidRPr="008A7774">
        <w:t>. The R code, data</w:t>
      </w:r>
      <w:r w:rsidR="00042D4E" w:rsidRPr="008A7774">
        <w:t>,</w:t>
      </w:r>
      <w:r w:rsidRPr="008A7774">
        <w:t xml:space="preserve"> and Stan code used to analyze the data are publicly available </w:t>
      </w:r>
      <w:r w:rsidR="00042D4E" w:rsidRPr="008A7774">
        <w:t xml:space="preserve">in </w:t>
      </w:r>
      <w:r w:rsidR="000133BD" w:rsidRPr="008A7774">
        <w:t xml:space="preserve">the </w:t>
      </w:r>
      <w:r w:rsidRPr="008A7774">
        <w:t>GitHub</w:t>
      </w:r>
      <w:r w:rsidR="00862064" w:rsidRPr="008A7774">
        <w:t xml:space="preserve"> repository</w:t>
      </w:r>
      <w:r w:rsidRPr="008A7774">
        <w:t xml:space="preserve"> (</w:t>
      </w:r>
      <w:r w:rsidR="006A0461" w:rsidRPr="008A7774">
        <w:t>https://github.com/wiczling/</w:t>
      </w:r>
      <w:r w:rsidR="008A7774" w:rsidRPr="008A7774">
        <w:t>izocratic-qsrr</w:t>
      </w:r>
      <w:r w:rsidRPr="008A7774">
        <w:t>)</w:t>
      </w:r>
      <w:r w:rsidR="004731A6" w:rsidRPr="008A7774">
        <w:t xml:space="preserve">. </w:t>
      </w:r>
      <w:r w:rsidRPr="008A7774">
        <w:t xml:space="preserve">The calculations were run on the </w:t>
      </w:r>
      <w:proofErr w:type="spellStart"/>
      <w:r w:rsidRPr="008A7774">
        <w:t>Tryton</w:t>
      </w:r>
      <w:proofErr w:type="spellEnd"/>
      <w:r w:rsidRPr="008A7774">
        <w:t xml:space="preserve"> computing cluster in </w:t>
      </w:r>
      <w:r w:rsidR="00396385" w:rsidRPr="008A7774">
        <w:t xml:space="preserve">the </w:t>
      </w:r>
      <w:r w:rsidRPr="008A7774">
        <w:t>Cent</w:t>
      </w:r>
      <w:r w:rsidR="0007398F" w:rsidRPr="008A7774">
        <w:t>er</w:t>
      </w:r>
      <w:r w:rsidRPr="008A7774">
        <w:t xml:space="preserve"> of Informatics </w:t>
      </w:r>
      <w:proofErr w:type="spellStart"/>
      <w:r w:rsidRPr="008A7774">
        <w:t>Tricity</w:t>
      </w:r>
      <w:proofErr w:type="spellEnd"/>
      <w:r w:rsidRPr="008A7774">
        <w:t xml:space="preserve"> Academic Supercomputer</w:t>
      </w:r>
      <w:r w:rsidR="00B64605" w:rsidRPr="008A7774">
        <w:t xml:space="preserve"> and </w:t>
      </w:r>
      <w:r w:rsidR="00D401B8" w:rsidRPr="008A7774">
        <w:t>N</w:t>
      </w:r>
      <w:r w:rsidR="00B64605" w:rsidRPr="008A7774">
        <w:t>etwor</w:t>
      </w:r>
      <w:r w:rsidR="00D401B8" w:rsidRPr="008A7774">
        <w:t>k</w:t>
      </w:r>
      <w:r w:rsidRPr="008A7774">
        <w:t>.</w:t>
      </w:r>
    </w:p>
    <w:p w14:paraId="72C17A22" w14:textId="27A7E1AA" w:rsidR="00D22C59" w:rsidRDefault="00E12B84" w:rsidP="00E86063">
      <w:pPr>
        <w:pStyle w:val="TAMainText"/>
      </w:pPr>
      <w:r w:rsidRPr="00E12B84">
        <w:rPr>
          <w:b/>
          <w:bCs/>
        </w:rPr>
        <w:t>Diagnostics</w:t>
      </w:r>
      <w:r>
        <w:rPr>
          <w:b/>
          <w:bCs/>
        </w:rPr>
        <w:t xml:space="preserve">. </w:t>
      </w:r>
      <w:r w:rsidR="00D22C59">
        <w:t>The</w:t>
      </w:r>
      <w:r w:rsidRPr="00E12B84">
        <w:t xml:space="preserve"> individual-level random effects</w:t>
      </w:r>
      <w:r w:rsidR="00D22C59">
        <w:t xml:space="preserve"> were decorrelated</w:t>
      </w:r>
      <w:r w:rsidRPr="00E12B84">
        <w:t xml:space="preserve"> to check if the model correctly captured </w:t>
      </w:r>
      <w:r w:rsidR="00CB4E20">
        <w:t xml:space="preserve">the </w:t>
      </w:r>
      <w:r w:rsidRPr="00E12B84">
        <w:t>correlation structure</w:t>
      </w:r>
      <w:r w:rsidR="001254DF">
        <w:t xml:space="preserve"> using the following equation</w:t>
      </w:r>
      <w:r w:rsidRPr="00E12B84">
        <w:t xml:space="preserve"> </w:t>
      </w:r>
    </w:p>
    <w:p w14:paraId="13A4E4ED" w14:textId="00F328AE" w:rsidR="00D22C59" w:rsidRPr="00D73D94" w:rsidRDefault="00D73D94" w:rsidP="00E86063">
      <w:pPr>
        <w:pStyle w:val="TAMainText"/>
      </w:pPr>
      <m:oMathPara>
        <m:oMath>
          <m:r>
            <w:rPr>
              <w:rStyle w:val="mord"/>
              <w:rFonts w:ascii="Cambria Math" w:hAnsi="Cambria Math"/>
            </w:rPr>
            <m:t>decorrelated η</m:t>
          </m:r>
          <m:r>
            <w:rPr>
              <w:rStyle w:val="mrel"/>
              <w:rFonts w:ascii="Cambria Math" w:hAnsi="Cambria Math"/>
            </w:rPr>
            <m:t>=</m:t>
          </m:r>
          <m:sSubSup>
            <m:sSubSupPr>
              <m:ctrlPr>
                <w:rPr>
                  <w:rStyle w:val="mord"/>
                  <w:rFonts w:ascii="Cambria Math" w:hAnsi="Cambria Math"/>
                  <w:i/>
                </w:rPr>
              </m:ctrlPr>
            </m:sSubSupPr>
            <m:e>
              <m:r>
                <w:rPr>
                  <w:rStyle w:val="mord"/>
                  <w:rFonts w:ascii="Cambria Math" w:hAnsi="Cambria Math"/>
                </w:rPr>
                <m:t>L</m:t>
              </m:r>
            </m:e>
            <m:sub>
              <m:r>
                <w:rPr>
                  <w:rStyle w:val="mord"/>
                  <w:rFonts w:ascii="Cambria Math" w:hAnsi="Cambria Math"/>
                </w:rPr>
                <m:t>K</m:t>
              </m:r>
            </m:sub>
            <m:sup>
              <m:r>
                <w:rPr>
                  <w:rStyle w:val="mord"/>
                  <w:rFonts w:ascii="Cambria Math" w:hAnsi="Cambria Math"/>
                </w:rPr>
                <m:t>-1</m:t>
              </m:r>
            </m:sup>
          </m:sSubSup>
          <m:r>
            <w:rPr>
              <w:rStyle w:val="mbin"/>
              <w:rFonts w:ascii="Cambria Math" w:hAnsi="Cambria Math" w:cs="Cambria Math"/>
            </w:rPr>
            <m:t>⋅</m:t>
          </m:r>
          <m:r>
            <w:rPr>
              <w:rStyle w:val="mord"/>
              <w:rFonts w:ascii="Cambria Math" w:hAnsi="Cambria Math"/>
            </w:rPr>
            <m:t>η</m:t>
          </m:r>
          <m:r>
            <w:rPr>
              <w:rStyle w:val="mbin"/>
              <w:rFonts w:ascii="Cambria Math" w:hAnsi="Cambria Math" w:cs="Cambria Math"/>
            </w:rPr>
            <m:t>⋅</m:t>
          </m:r>
          <m:sSup>
            <m:sSupPr>
              <m:ctrlPr>
                <w:rPr>
                  <w:rStyle w:val="mord"/>
                  <w:rFonts w:ascii="Cambria Math" w:hAnsi="Cambria Math" w:cs="Cambria Math"/>
                  <w:i/>
                </w:rPr>
              </m:ctrlPr>
            </m:sSupPr>
            <m:e>
              <m:d>
                <m:dPr>
                  <m:ctrlPr>
                    <w:rPr>
                      <w:rStyle w:val="mopen"/>
                      <w:rFonts w:ascii="Cambria Math" w:hAnsi="Cambria Math"/>
                      <w:i/>
                    </w:rPr>
                  </m:ctrlPr>
                </m:dPr>
                <m:e>
                  <m:sSup>
                    <m:sSupPr>
                      <m:ctrlPr>
                        <w:rPr>
                          <w:rStyle w:val="mord"/>
                          <w:rFonts w:ascii="Cambria Math" w:hAnsi="Cambria Math"/>
                          <w:i/>
                        </w:rPr>
                      </m:ctrlPr>
                    </m:sSupPr>
                    <m:e>
                      <m:r>
                        <w:rPr>
                          <w:rStyle w:val="mord"/>
                          <w:rFonts w:ascii="Cambria Math" w:hAnsi="Cambria Math"/>
                        </w:rPr>
                        <m:t>L</m:t>
                      </m:r>
                    </m:e>
                    <m:sup>
                      <m:r>
                        <w:rPr>
                          <w:rStyle w:val="mord"/>
                          <w:rFonts w:ascii="Cambria Math" w:hAnsi="Cambria Math"/>
                        </w:rPr>
                        <m:t>-1</m:t>
                      </m:r>
                    </m:sup>
                  </m:sSup>
                  <m:r>
                    <w:rPr>
                      <w:rStyle w:val="vlist-s"/>
                      <w:rFonts w:ascii="Cambria Math" w:hAnsi="Cambria Math"/>
                    </w:rPr>
                    <m:t>​</m:t>
                  </m:r>
                  <m:ctrlPr>
                    <w:rPr>
                      <w:rStyle w:val="mclose"/>
                      <w:rFonts w:ascii="Cambria Math" w:hAnsi="Cambria Math"/>
                      <w:i/>
                    </w:rPr>
                  </m:ctrlPr>
                </m:e>
              </m:d>
            </m:e>
            <m:sup>
              <m:r>
                <w:rPr>
                  <w:rStyle w:val="mord"/>
                  <w:rFonts w:ascii="Cambria Math" w:hAnsi="Cambria Math" w:cs="Cambria Math"/>
                </w:rPr>
                <m:t>'</m:t>
              </m:r>
            </m:sup>
          </m:sSup>
        </m:oMath>
      </m:oMathPara>
    </w:p>
    <w:p w14:paraId="3407D53A" w14:textId="4A54D734" w:rsidR="00E12B84" w:rsidRPr="00D22C59" w:rsidRDefault="00E12B84" w:rsidP="00E86063">
      <w:pPr>
        <w:pStyle w:val="TAMainText"/>
        <w:rPr>
          <w:b/>
          <w:bCs/>
        </w:rPr>
      </w:pPr>
      <w:r w:rsidRPr="00E12B84">
        <w:t xml:space="preserve">It first removes scaling effects using the Cholesky factor of the </w:t>
      </w:r>
      <w:r w:rsidR="00D22C59">
        <w:t xml:space="preserve">row </w:t>
      </w:r>
      <w:r w:rsidRPr="00E12B84">
        <w:t>covariance matrix</w:t>
      </w:r>
      <w:r w:rsidR="00D22C59">
        <w:t xml:space="preserve">, </w:t>
      </w:r>
      <w:r w:rsidRPr="00E12B84">
        <w:t xml:space="preserve">then removes correlation using the Cholesky factor of the </w:t>
      </w:r>
      <w:r w:rsidR="00D22C59">
        <w:t>column covariance</w:t>
      </w:r>
      <w:r w:rsidRPr="00E12B84">
        <w:t xml:space="preserve">. The resulting </w:t>
      </w:r>
      <w:r w:rsidR="00D22C59">
        <w:t xml:space="preserve">decorrelated </w:t>
      </w:r>
      <m:oMath>
        <m:r>
          <w:rPr>
            <w:rStyle w:val="mord"/>
            <w:rFonts w:ascii="Cambria Math" w:hAnsi="Cambria Math"/>
          </w:rPr>
          <m:t>η</m:t>
        </m:r>
      </m:oMath>
      <w:r w:rsidR="00D22C59">
        <w:t xml:space="preserve"> </w:t>
      </w:r>
      <w:r w:rsidRPr="00E12B84">
        <w:t>values should follow a standard normal distribution if the model is specified well</w:t>
      </w:r>
      <w:r w:rsidR="00D22C59">
        <w:t>.</w:t>
      </w:r>
    </w:p>
    <w:p w14:paraId="3A3132AD" w14:textId="7F449D22" w:rsidR="001C7C6D" w:rsidRDefault="00681A67" w:rsidP="001C7C6D">
      <w:pPr>
        <w:pStyle w:val="TAMainText"/>
      </w:pPr>
      <w:r w:rsidRPr="008A7774">
        <w:rPr>
          <w:b/>
        </w:rPr>
        <w:t>Predictions.</w:t>
      </w:r>
      <w:r w:rsidR="00AD3413" w:rsidRPr="008A7774">
        <w:rPr>
          <w:b/>
        </w:rPr>
        <w:t xml:space="preserve"> </w:t>
      </w:r>
      <w:r w:rsidR="001C7C6D">
        <w:t>The applicability of the proposed model was demonstrated by predicting the retention of an analyte conditional on the retention of structurally similar compounds. To evaluate its performance, a cross-validation procedure was employed</w:t>
      </w:r>
      <w:r w:rsidR="00D079B4">
        <w:t xml:space="preserve"> with cr</w:t>
      </w:r>
      <w:r w:rsidR="001C7C6D">
        <w:t xml:space="preserve">oss-validation folds constructed so that, for each held-out analyte, at least one similar (i.e., correlated) analyte remained in the training set. Analytes that did not belong to any correlated group (i.e., </w:t>
      </w:r>
      <w:proofErr w:type="spellStart"/>
      <w:r w:rsidR="001C7C6D">
        <w:t>unclustered</w:t>
      </w:r>
      <w:proofErr w:type="spellEnd"/>
      <w:r w:rsidR="001C7C6D">
        <w:t xml:space="preserve"> analytes) were always included in the training (held-in) set.</w:t>
      </w:r>
    </w:p>
    <w:p w14:paraId="0EC33B47" w14:textId="40576685" w:rsidR="001C7C6D" w:rsidRPr="008A7774" w:rsidRDefault="001C7C6D" w:rsidP="00E86063">
      <w:pPr>
        <w:pStyle w:val="TAMainText"/>
      </w:pPr>
      <w:r>
        <w:t>A similar cross-validation strategy was used to assess predictive uncertainty under the assumption that a single observation is available for each held-out analyte</w:t>
      </w:r>
      <w:r w:rsidR="00D079B4">
        <w:t xml:space="preserve"> </w:t>
      </w:r>
      <w:r>
        <w:t>This reflects a realistic scenario where limited retention data (e.g., from a scouting experiment) is available to inform predictions.</w:t>
      </w:r>
    </w:p>
    <w:p w14:paraId="5FA9D9D5" w14:textId="77777777" w:rsidR="00681A67" w:rsidRPr="008A7774" w:rsidRDefault="00681A67" w:rsidP="00E86063">
      <w:pPr>
        <w:pStyle w:val="Nagwek1"/>
      </w:pPr>
      <w:r w:rsidRPr="008A7774">
        <w:t>RESULTS AND DISCUSSION</w:t>
      </w:r>
    </w:p>
    <w:p w14:paraId="60112EBD" w14:textId="2F9149BE" w:rsidR="0017275F" w:rsidRPr="007329C0" w:rsidRDefault="00B73148" w:rsidP="00D46423">
      <w:r w:rsidRPr="007329C0">
        <w:t>In this</w:t>
      </w:r>
      <w:r w:rsidR="00B41D6A" w:rsidRPr="007329C0">
        <w:t xml:space="preserve"> study</w:t>
      </w:r>
      <w:r w:rsidRPr="007329C0">
        <w:t xml:space="preserve">, we </w:t>
      </w:r>
      <w:r w:rsidR="00260E14" w:rsidRPr="007329C0">
        <w:t>used a</w:t>
      </w:r>
      <w:r w:rsidR="00524308">
        <w:t xml:space="preserve">n extension of the previously developed  </w:t>
      </w:r>
      <w:r w:rsidR="00260E14" w:rsidRPr="007329C0">
        <w:t>multilevel model</w:t>
      </w:r>
      <w:r w:rsidR="00524308">
        <w:t>s.</w:t>
      </w:r>
      <w:r w:rsidR="00260E14" w:rsidRPr="007329C0">
        <w:fldChar w:fldCharType="begin"/>
      </w:r>
      <w:r w:rsidR="000812CB">
        <w:instrText xml:space="preserve"> ADDIN ZOTERO_ITEM CSL_CITATION {"citationID":"Fx8yM6ih","properties":{"formattedCitation":"\\super 4\\uc0\\u8211{}8\\nosupersub{}","plainCitation":"4</w:instrText>
      </w:r>
      <w:r w:rsidR="000812CB">
        <w:rPr>
          <w:rFonts w:hint="eastAsia"/>
        </w:rPr>
        <w:instrText>–</w:instrText>
      </w:r>
      <w:r w:rsidR="000812CB">
        <w:instrText>8","noteIndex":0},"citationItems":[{"id":422,"uris":["http://zotero.org/users/local/cIlVeWgC/items/FQ4Z4KLV"],"itemData":{"id":422,"type":"article-journal","container-title":"Analytical and Bioanalytical Chemistry","DOI":"10.1007/s00216-022-03968-x","issue":"11","note":"_eprint: https://doi.org/10.1007/s00216-022-03968-x\nPMID: 35347353","page":"3471-348","title":"Statistical analysis of isocratic chromatographic data using Bayesian modeling","volume":"414","author":[{"family":"Kamedulska","given":"Agnieszka"},{"family":"Kubik","given":"</w:instrText>
      </w:r>
      <w:r w:rsidR="000812CB">
        <w:rPr>
          <w:rFonts w:hint="eastAsia"/>
        </w:rPr>
        <w:instrText>Ł</w:instrText>
      </w:r>
      <w:r w:rsidR="000812CB">
        <w:instrText>ukasz"},{"family":"Wiczling","given":"Pawe</w:instrText>
      </w:r>
      <w:r w:rsidR="000812CB">
        <w:rPr>
          <w:rFonts w:hint="eastAsia"/>
        </w:rPr>
        <w:instrText>ł</w:instrText>
      </w:r>
      <w:r w:rsidR="000812CB">
        <w:instrText>"}],"issued":{"date-parts":[["2022"]]}}},{"id":3,"uris":["http://zotero.org/users/local/cIlVeWgC/items/GTRM5LZU"],"itemData":{"id":3,"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 Graphical abstract Relationships between log k and MeOH content for acidic, basic, and neutral compounds with different log P. CI credible interval, PSA polar surface area.","container-title":"Analytical and Bioanalytical Chemistry","DOI":"10.1007/s00216-018-1061-3","ISSN":"1618-2650","issue":"16","journalAbbreviation":"Anal Bioanal Chem","language":"eng","note":"PMID: 29679115","page":"3905-3915","source":"PubMed","title":"Analyzing chromatographic data using multilevel modeling","volume":"410","author":[{"family":"Wiczling","given":"Pawe</w:instrText>
      </w:r>
      <w:r w:rsidR="000812CB">
        <w:rPr>
          <w:rFonts w:hint="eastAsia"/>
        </w:rPr>
        <w:instrText>ł</w:instrText>
      </w:r>
      <w:r w:rsidR="000812CB">
        <w:instrText>"}],"issued":{"date-parts":[["2018",6]]}}},{"id":460,"uris":["http://zotero.org/users/local/cIlVeWgC/items/4T4IUDDT"],"itemData":{"id":460,"type":"article-journal","abstract":"Herein, we used a Bayesian multilevel model of chromatographic retention to compare five reversed-phase high-performance liquid chromatography stationary phases: XBridge Shield RP18, XTerra MS C18, XBridge Phenyl, XBridge C8, and Xterra MS C8. For this, we used a large data set of retention times collected using chromatographic techniques coupled with mass spectrometry. The experiments were conducted in gradient mode for an initial mixture of 300 small analytes for a wide range of pH values in methanol and acetonitrile at two temperatures and for three gradient durations. Our analysis was based on a mechanistic model derived from the principles and fundamentals of liquid chromatography and utilized previously reported chromatographic parameters. The data and model were used to characterize the between-column differences in the chromatographic parameters of the neutral, acidic, and basic analytes. The analysis provides an interpretable summary of stationary-phase properties that can be used in decision-making, i.e., finding the best chromatographic conditions using limited experimental data. The proposed approach is an interesting alternative to the existing approaches used to compare chromatographic stationary phases.","container-title":"Analytical Chemistry","DOI":"10.1021/acs.analchem.3c04697","ISSN":"1520-6882","issue":"3","journalAbbreviation":"Anal Chem","language":"eng","note":"PMID: 38204188","page":"1310-1319","source":"PubMed","title":"Comparison of Chromatographic Stationary Phases Using a Bayesian-Based Multilevel Model","volume":"96","author":[{"family":"Wiczling","given":"Pawe</w:instrText>
      </w:r>
      <w:r w:rsidR="000812CB">
        <w:rPr>
          <w:rFonts w:hint="eastAsia"/>
        </w:rPr>
        <w:instrText>ł</w:instrText>
      </w:r>
      <w:r w:rsidR="000812CB">
        <w:instrText>"},{"family":"Kamedulska","given":"Agnieszka"}],"issued":{"date-parts":[["2024",1,23]]}}},{"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w:instrText>
      </w:r>
      <w:r w:rsidR="000812CB">
        <w:rPr>
          <w:rFonts w:hint="eastAsia"/>
        </w:rPr>
        <w:instrText>Ł</w:instrText>
      </w:r>
      <w:r w:rsidR="000812CB">
        <w:instrText>ukasz"},{"family":"Jacyna","given":"Julia"},{"family":"Struck-Lewicka","given":"Wiktoria"},{"family":"Markuszewski","given":"Micha</w:instrText>
      </w:r>
      <w:r w:rsidR="000812CB">
        <w:rPr>
          <w:rFonts w:hint="eastAsia"/>
        </w:rPr>
        <w:instrText>ł</w:instrText>
      </w:r>
      <w:r w:rsidR="000812CB">
        <w:instrText xml:space="preserve"> J."},{"family":"Wiczling","given":"Pawe</w:instrText>
      </w:r>
      <w:r w:rsidR="000812CB">
        <w:rPr>
          <w:rFonts w:hint="eastAsia"/>
        </w:rPr>
        <w:instrText>ł</w:instrText>
      </w:r>
      <w:r w:rsidR="000812CB">
        <w:instrText>"}],"issued":{"date-parts":[["2022",8,9]]}}},{"id":9,"uris":["http://zotero.org/users/local/cIlVeWgC/items/G9ZRNQTM"],"itemData":{"id":9,"type":"article-journal","abstract":"The objective of this work was to develop a multilevel (hierarchical) model based on isocratic-reversed-phase-high-performance-chromatographic data collected in methanol and acetonitrile for 58 chemical compounds. Such a multilevel model is a regression model of the analyte-specific chromatographic measurements, in which all the regression parameters are given a probability model. It is a fundamentally different approach from the most common approach, where parameters are separately estimated for each analyte (without sharing information across analytes and different organic modifiers). The statistical analysis was done with Stan software implementing the Bayesian-statistics inference with Markov-chain Monte Carlo sampling. During the model-building process, a series of multilevel models of different complexity were obtained, such as (1) a model with no pooling (separate models were fitted for each analyte), (2) a model with partial pooling (a common distribution was used for analyte-specific parameters), and (3) a model with partial pooling as well as a regression model relating analyte-specific parameters and analyte-specific properties (QSRR equations). All the models were compared with each other using 10-fold cross-validation. The benefits of multilevel models in inference and predictions were shown. In particular the obtained models allowed us to (i) better understand the data and (ii) solve many routine analytical problems, such as obtaining well-calibrated predictions of retention factors for an analyte in acetonitrile-containing mobile phases given zero, one, or several measurements in methanol-containing mobile phases and vice versa.","container-title":"Analytical Chemistry","DOI":"10.1021/acs.analchem.8b04033","ISSN":"1520-6882","issue":"22","journalAbbreviation":"Anal Chem","language":"eng","note":"PMID: 30335375","page":"13670-13679","source":"PubMed","title":"Analysis of Isocratic-Chromatographic-Retention Data using Bayesian Multilevel Modeling","volume":"90","author":[{"family":"Kubik","given":"</w:instrText>
      </w:r>
      <w:r w:rsidR="000812CB">
        <w:rPr>
          <w:rFonts w:hint="eastAsia"/>
        </w:rPr>
        <w:instrText>Ł</w:instrText>
      </w:r>
      <w:r w:rsidR="000812CB">
        <w:instrText>ukasz"},{"family":"Kaliszan","given":"Roman"},{"family":"Wiczling","given":"Pawe</w:instrText>
      </w:r>
      <w:r w:rsidR="000812CB">
        <w:rPr>
          <w:rFonts w:hint="eastAsia"/>
        </w:rPr>
        <w:instrText>ł</w:instrText>
      </w:r>
      <w:r w:rsidR="000812CB">
        <w:instrText xml:space="preserve">"}],"issued":{"date-parts":[["2018",11,20]]}}}],"schema":"https://github.com/citation-style-language/schema/raw/master/csl-citation.json"} </w:instrText>
      </w:r>
      <w:r w:rsidR="00260E14" w:rsidRPr="007329C0">
        <w:fldChar w:fldCharType="separate"/>
      </w:r>
      <w:r w:rsidR="000812CB" w:rsidRPr="000812CB">
        <w:rPr>
          <w:szCs w:val="24"/>
          <w:vertAlign w:val="superscript"/>
        </w:rPr>
        <w:t>4–8</w:t>
      </w:r>
      <w:r w:rsidR="00260E14" w:rsidRPr="007329C0">
        <w:fldChar w:fldCharType="end"/>
      </w:r>
      <w:r w:rsidR="00260E14" w:rsidRPr="007329C0">
        <w:t xml:space="preserve"> The key model components</w:t>
      </w:r>
      <w:r w:rsidR="007329C0" w:rsidRPr="007329C0">
        <w:t xml:space="preserve"> are</w:t>
      </w:r>
      <w:r w:rsidR="00260E14" w:rsidRPr="007329C0">
        <w:t xml:space="preserve"> </w:t>
      </w:r>
      <w:r w:rsidR="007D1043" w:rsidRPr="007329C0">
        <w:t>(</w:t>
      </w:r>
      <w:proofErr w:type="spellStart"/>
      <w:r w:rsidR="007D1043" w:rsidRPr="00141F4E">
        <w:rPr>
          <w:i/>
          <w:iCs/>
        </w:rPr>
        <w:t>i</w:t>
      </w:r>
      <w:proofErr w:type="spellEnd"/>
      <w:r w:rsidR="007D1043" w:rsidRPr="007329C0">
        <w:t xml:space="preserve">) a measurement </w:t>
      </w:r>
      <w:r w:rsidR="00240336">
        <w:t xml:space="preserve">error </w:t>
      </w:r>
      <w:r w:rsidR="007D1043" w:rsidRPr="007329C0">
        <w:t>model, (</w:t>
      </w:r>
      <w:r w:rsidR="007D1043" w:rsidRPr="00141F4E">
        <w:rPr>
          <w:i/>
          <w:iCs/>
        </w:rPr>
        <w:t>ii</w:t>
      </w:r>
      <w:r w:rsidR="007D1043" w:rsidRPr="007329C0">
        <w:t>) a model for analyte-specific chromatographic parameters</w:t>
      </w:r>
      <w:r w:rsidR="007329C0" w:rsidRPr="007329C0">
        <w:t xml:space="preserve"> (</w:t>
      </w:r>
      <w:r w:rsidR="007329C0" w:rsidRPr="007329C0">
        <w:rPr>
          <w:i/>
          <w:iCs/>
        </w:rPr>
        <w:t>log</w:t>
      </w:r>
      <w:r w:rsidR="003978A1">
        <w:rPr>
          <w:rFonts w:hint="eastAsia"/>
          <w:i/>
          <w:iCs/>
        </w:rPr>
        <w:t> </w:t>
      </w:r>
      <w:r w:rsidR="007329C0" w:rsidRPr="007329C0">
        <w:rPr>
          <w:i/>
          <w:iCs/>
        </w:rPr>
        <w:t>P</w:t>
      </w:r>
      <w:r w:rsidR="007329C0" w:rsidRPr="007329C0">
        <w:t xml:space="preserve"> and functional groups </w:t>
      </w:r>
      <w:r w:rsidR="00164575">
        <w:t>further divided into</w:t>
      </w:r>
      <w:r w:rsidR="007329C0" w:rsidRPr="007329C0">
        <w:t xml:space="preserve"> dissociated and non-dissociated</w:t>
      </w:r>
      <w:r w:rsidR="00164575">
        <w:t xml:space="preserve"> groups</w:t>
      </w:r>
      <w:r w:rsidR="007329C0" w:rsidRPr="007329C0">
        <w:t>)</w:t>
      </w:r>
      <w:r w:rsidR="007D1043" w:rsidRPr="007329C0">
        <w:t xml:space="preserve">, </w:t>
      </w:r>
      <w:r w:rsidR="00D079B4">
        <w:t xml:space="preserve">and </w:t>
      </w:r>
      <w:r w:rsidR="007D1043" w:rsidRPr="007329C0">
        <w:t>(</w:t>
      </w:r>
      <w:r w:rsidR="007D1043" w:rsidRPr="00141F4E">
        <w:rPr>
          <w:i/>
          <w:iCs/>
        </w:rPr>
        <w:t>iii</w:t>
      </w:r>
      <w:r w:rsidR="007D1043" w:rsidRPr="007329C0">
        <w:t>) a model for functional group effects (regression coefficients for functional group effects)</w:t>
      </w:r>
      <w:r w:rsidR="00F80DA9">
        <w:t xml:space="preserve">. The </w:t>
      </w:r>
      <w:r w:rsidR="00524308">
        <w:t>new</w:t>
      </w:r>
      <w:r w:rsidR="00F80DA9">
        <w:t xml:space="preserve"> component </w:t>
      </w:r>
      <w:r w:rsidR="00524308">
        <w:lastRenderedPageBreak/>
        <w:t xml:space="preserve">allow for a more detailed modeling of analyte parameters covariances and their relationship </w:t>
      </w:r>
      <w:r w:rsidR="007329C0" w:rsidRPr="007329C0">
        <w:t>similarity matrix.</w:t>
      </w:r>
      <w:r w:rsidR="00164575">
        <w:t xml:space="preserve"> </w:t>
      </w:r>
    </w:p>
    <w:p w14:paraId="17C14B50" w14:textId="39095F8E" w:rsidR="00B23B47" w:rsidRPr="005B7D7D" w:rsidRDefault="004D0F23" w:rsidP="00D46423">
      <w:r w:rsidRPr="005B7D7D">
        <w:t xml:space="preserve">The </w:t>
      </w:r>
      <w:r w:rsidR="007329C0">
        <w:t xml:space="preserve">key </w:t>
      </w:r>
      <w:r w:rsidRPr="005B7D7D">
        <w:t xml:space="preserve">model parameters are summarized </w:t>
      </w:r>
      <w:r w:rsidR="0068285E" w:rsidRPr="005B7D7D">
        <w:t xml:space="preserve">in </w:t>
      </w:r>
      <w:r w:rsidR="00681A67" w:rsidRPr="005B7D7D">
        <w:t>Table S1</w:t>
      </w:r>
      <w:r w:rsidR="00AF71C7" w:rsidRPr="005B7D7D">
        <w:t xml:space="preserve"> </w:t>
      </w:r>
      <w:r w:rsidR="0017275F" w:rsidRPr="005B7D7D">
        <w:t>and</w:t>
      </w:r>
      <w:r w:rsidR="00822D3A" w:rsidRPr="005B7D7D">
        <w:t xml:space="preserve"> </w:t>
      </w:r>
      <w:r w:rsidRPr="005B7D7D">
        <w:t>Figure</w:t>
      </w:r>
      <w:r w:rsidR="00936EA2" w:rsidRPr="005B7D7D">
        <w:t>s</w:t>
      </w:r>
      <w:r w:rsidR="0002176F" w:rsidRPr="005B7D7D">
        <w:t xml:space="preserve"> </w:t>
      </w:r>
      <w:r w:rsidR="00936EA2" w:rsidRPr="005B7D7D">
        <w:t>1</w:t>
      </w:r>
      <w:r w:rsidR="00AF71C7" w:rsidRPr="005B7D7D">
        <w:t>.</w:t>
      </w:r>
      <w:r w:rsidR="0068285E" w:rsidRPr="005B7D7D">
        <w:t xml:space="preserve"> </w:t>
      </w:r>
      <w:r w:rsidR="00524308">
        <w:t>This values summarize the key population level parameters.</w:t>
      </w:r>
    </w:p>
    <w:p w14:paraId="6D730929" w14:textId="081C9F0D" w:rsidR="00B23B47" w:rsidRPr="00CC6387" w:rsidRDefault="00240336" w:rsidP="00E86063">
      <w:pPr>
        <w:pStyle w:val="TAMainText"/>
      </w:pPr>
      <w:r>
        <w:rPr>
          <w:noProof/>
        </w:rPr>
        <w:drawing>
          <wp:inline distT="0" distB="0" distL="0" distR="0" wp14:anchorId="4D0E7DBA" wp14:editId="75723996">
            <wp:extent cx="3044958" cy="2435357"/>
            <wp:effectExtent l="0" t="0" r="3175" b="3175"/>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az 7"/>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44958" cy="2435357"/>
                    </a:xfrm>
                    <a:prstGeom prst="rect">
                      <a:avLst/>
                    </a:prstGeom>
                  </pic:spPr>
                </pic:pic>
              </a:graphicData>
            </a:graphic>
          </wp:inline>
        </w:drawing>
      </w:r>
    </w:p>
    <w:p w14:paraId="71336693" w14:textId="3BA817DC" w:rsidR="00B23B47" w:rsidRDefault="00B23B47" w:rsidP="00E86063">
      <w:pPr>
        <w:pStyle w:val="VAFigureCaption"/>
      </w:pPr>
      <w:r w:rsidRPr="00E86063">
        <w:t xml:space="preserve">Figure </w:t>
      </w:r>
      <w:r w:rsidR="00E86063" w:rsidRPr="00E86063">
        <w:t>1</w:t>
      </w:r>
      <w:r w:rsidRPr="00E86063">
        <w:t xml:space="preserve">. Summary of </w:t>
      </w:r>
      <w:r w:rsidR="00076E68" w:rsidRPr="00E86063">
        <w:t xml:space="preserve">the </w:t>
      </w:r>
      <w:r w:rsidRPr="00E86063">
        <w:t>marginal posterior distributions of the key population-level parameters</w:t>
      </w:r>
      <w:r w:rsidR="00E86063">
        <w:t>.</w:t>
      </w:r>
    </w:p>
    <w:p w14:paraId="7FBFC667" w14:textId="17D198E7" w:rsidR="00B2229E" w:rsidRDefault="00B2229E" w:rsidP="00B2229E">
      <w:r>
        <w:t xml:space="preserve">The typical estimates of the </w:t>
      </w:r>
      <w:r w:rsidRPr="002600CE">
        <w:rPr>
          <w:i/>
          <w:iCs/>
        </w:rPr>
        <w:t>log</w:t>
      </w:r>
      <w:r w:rsidR="003978A1">
        <w:rPr>
          <w:rFonts w:hint="eastAsia"/>
          <w:i/>
          <w:iCs/>
        </w:rPr>
        <w:t> </w:t>
      </w:r>
      <w:r w:rsidRPr="002600CE">
        <w:rPr>
          <w:i/>
          <w:iCs/>
        </w:rPr>
        <w:t>k</w:t>
      </w:r>
      <w:r w:rsidRPr="002600CE">
        <w:rPr>
          <w:i/>
          <w:iCs/>
          <w:vertAlign w:val="subscript"/>
        </w:rPr>
        <w:t>w</w:t>
      </w:r>
      <w:r>
        <w:t xml:space="preserve"> and </w:t>
      </w:r>
      <w:r w:rsidRPr="002600CE">
        <w:rPr>
          <w:i/>
          <w:iCs/>
        </w:rPr>
        <w:t>S</w:t>
      </w:r>
      <w:r w:rsidRPr="002600CE">
        <w:rPr>
          <w:i/>
          <w:iCs/>
          <w:vertAlign w:val="subscript"/>
        </w:rPr>
        <w:t>1</w:t>
      </w:r>
      <w:r>
        <w:t xml:space="preserve"> parameters for an analyte with </w:t>
      </w:r>
      <w:r w:rsidRPr="002600CE">
        <w:rPr>
          <w:i/>
          <w:iCs/>
        </w:rPr>
        <w:t>log</w:t>
      </w:r>
      <w:r w:rsidR="003978A1">
        <w:rPr>
          <w:rFonts w:hint="eastAsia"/>
          <w:i/>
          <w:iCs/>
        </w:rPr>
        <w:t> </w:t>
      </w:r>
      <w:r w:rsidRPr="002600CE">
        <w:rPr>
          <w:i/>
          <w:iCs/>
        </w:rPr>
        <w:t>P</w:t>
      </w:r>
      <w:r>
        <w:t xml:space="preserve"> = 2.2 and no functional groups are 3.05 and 3.67, respectively. The </w:t>
      </w:r>
      <w:r w:rsidRPr="002600CE">
        <w:rPr>
          <w:i/>
          <w:iCs/>
        </w:rPr>
        <w:t>S</w:t>
      </w:r>
      <w:r w:rsidRPr="002600CE">
        <w:rPr>
          <w:i/>
          <w:iCs/>
          <w:vertAlign w:val="subscript"/>
        </w:rPr>
        <w:t>2</w:t>
      </w:r>
      <w:r>
        <w:t xml:space="preserve"> parameter is relatively high, with a value of 2.90. The presence of a dissociated group decreases </w:t>
      </w:r>
      <w:r w:rsidRPr="002600CE">
        <w:rPr>
          <w:i/>
          <w:iCs/>
        </w:rPr>
        <w:t>log</w:t>
      </w:r>
      <w:r w:rsidR="003978A1">
        <w:rPr>
          <w:rFonts w:hint="eastAsia"/>
          <w:i/>
          <w:iCs/>
        </w:rPr>
        <w:t> </w:t>
      </w:r>
      <w:r w:rsidRPr="002600CE">
        <w:rPr>
          <w:i/>
          <w:iCs/>
        </w:rPr>
        <w:t>k</w:t>
      </w:r>
      <w:r w:rsidRPr="003978A1">
        <w:rPr>
          <w:i/>
          <w:iCs/>
          <w:vertAlign w:val="subscript"/>
        </w:rPr>
        <w:t>w</w:t>
      </w:r>
      <w:r>
        <w:t xml:space="preserve"> </w:t>
      </w:r>
      <w:r w:rsidR="00C74C47">
        <w:t xml:space="preserve">on average </w:t>
      </w:r>
      <w:r>
        <w:t xml:space="preserve">by 0.35 and increases </w:t>
      </w:r>
      <w:r w:rsidRPr="002600CE">
        <w:rPr>
          <w:i/>
          <w:iCs/>
        </w:rPr>
        <w:t>S</w:t>
      </w:r>
      <w:r w:rsidRPr="002600CE">
        <w:rPr>
          <w:i/>
          <w:iCs/>
          <w:vertAlign w:val="subscript"/>
        </w:rPr>
        <w:t>1</w:t>
      </w:r>
      <w:r>
        <w:t xml:space="preserve"> by 0.30, indicating a meaningful influence of ionization on these parameters.</w:t>
      </w:r>
      <w:r w:rsidR="00C74C47">
        <w:t xml:space="preserve"> </w:t>
      </w:r>
    </w:p>
    <w:p w14:paraId="4683133D" w14:textId="5F604C24" w:rsidR="00B2229E" w:rsidRDefault="00B2229E" w:rsidP="00B2229E">
      <w:r>
        <w:t xml:space="preserve">The effect of </w:t>
      </w:r>
      <w:r w:rsidRPr="002600CE">
        <w:rPr>
          <w:i/>
          <w:iCs/>
        </w:rPr>
        <w:t>log P</w:t>
      </w:r>
      <w:r>
        <w:t xml:space="preserve"> is estimated at 0.86 for </w:t>
      </w:r>
      <w:r w:rsidRPr="002600CE">
        <w:rPr>
          <w:i/>
          <w:iCs/>
        </w:rPr>
        <w:t>log</w:t>
      </w:r>
      <w:r w:rsidR="003978A1">
        <w:rPr>
          <w:rFonts w:hint="eastAsia"/>
          <w:i/>
          <w:iCs/>
        </w:rPr>
        <w:t> </w:t>
      </w:r>
      <w:r w:rsidRPr="002600CE">
        <w:rPr>
          <w:i/>
          <w:iCs/>
        </w:rPr>
        <w:t>k</w:t>
      </w:r>
      <w:r w:rsidRPr="002600CE">
        <w:rPr>
          <w:i/>
          <w:iCs/>
          <w:vertAlign w:val="subscript"/>
        </w:rPr>
        <w:t>w</w:t>
      </w:r>
      <w:r>
        <w:t xml:space="preserve"> and 0.62 for </w:t>
      </w:r>
      <w:r w:rsidRPr="002600CE">
        <w:rPr>
          <w:i/>
          <w:iCs/>
        </w:rPr>
        <w:t>S</w:t>
      </w:r>
      <w:r w:rsidRPr="002600CE">
        <w:rPr>
          <w:i/>
          <w:iCs/>
          <w:vertAlign w:val="subscript"/>
        </w:rPr>
        <w:t>1</w:t>
      </w:r>
      <w:r>
        <w:t xml:space="preserve">, reflecting a strong contribution of hydrophobicity to both </w:t>
      </w:r>
      <w:r w:rsidR="00524308">
        <w:t>retention parameters.</w:t>
      </w:r>
    </w:p>
    <w:p w14:paraId="63DDF884" w14:textId="55F58CF2" w:rsidR="004A4958" w:rsidRDefault="004A4958" w:rsidP="00B2229E">
      <w:r w:rsidRPr="004A4958">
        <w:t xml:space="preserve">Between-subject variability (BSV) was estimated at 1.41 for </w:t>
      </w:r>
      <w:r w:rsidRPr="003978A1">
        <w:rPr>
          <w:i/>
          <w:iCs/>
        </w:rPr>
        <w:t>log</w:t>
      </w:r>
      <w:r w:rsidR="003978A1">
        <w:rPr>
          <w:rFonts w:hint="eastAsia"/>
          <w:i/>
          <w:iCs/>
        </w:rPr>
        <w:t> </w:t>
      </w:r>
      <w:r w:rsidRPr="003978A1">
        <w:rPr>
          <w:i/>
          <w:iCs/>
        </w:rPr>
        <w:t>k</w:t>
      </w:r>
      <w:r w:rsidR="004D4A2B" w:rsidRPr="003978A1">
        <w:rPr>
          <w:i/>
          <w:iCs/>
          <w:vertAlign w:val="subscript"/>
        </w:rPr>
        <w:t>w</w:t>
      </w:r>
      <w:r w:rsidRPr="004A4958">
        <w:t xml:space="preserve"> and 1.13 for </w:t>
      </w:r>
      <w:r w:rsidRPr="003978A1">
        <w:rPr>
          <w:i/>
          <w:iCs/>
        </w:rPr>
        <w:t>S₁</w:t>
      </w:r>
      <w:r w:rsidRPr="004A4958">
        <w:t>, with a strong positive correlation of 0.88 between them</w:t>
      </w:r>
      <w:r w:rsidR="004D4A2B">
        <w:t xml:space="preserve">, </w:t>
      </w:r>
      <w:r w:rsidRPr="004A4958">
        <w:t xml:space="preserve">indicating substantial shared variability across analytes. The parameter </w:t>
      </w:r>
      <w:r w:rsidRPr="004D4A2B">
        <w:rPr>
          <w:rFonts w:ascii="Times New Roman" w:hAnsi="Times New Roman"/>
          <w:i/>
          <w:iCs/>
        </w:rPr>
        <w:t>ρ</w:t>
      </w:r>
      <w:r w:rsidRPr="004D4A2B">
        <w:rPr>
          <w:rFonts w:hint="eastAsia"/>
          <w:i/>
          <w:iCs/>
        </w:rPr>
        <w:t>²</w:t>
      </w:r>
      <w:r w:rsidRPr="004A4958">
        <w:t xml:space="preserve"> (approximately 0.8) can be interpreted as the proportion of uncertainty variance in predicted </w:t>
      </w:r>
      <w:r w:rsidRPr="003978A1">
        <w:rPr>
          <w:i/>
          <w:iCs/>
        </w:rPr>
        <w:t>log</w:t>
      </w:r>
      <w:r w:rsidR="003978A1">
        <w:rPr>
          <w:rFonts w:hint="eastAsia"/>
          <w:i/>
          <w:iCs/>
        </w:rPr>
        <w:t> </w:t>
      </w:r>
      <w:r w:rsidRPr="003978A1">
        <w:rPr>
          <w:i/>
          <w:iCs/>
        </w:rPr>
        <w:t>k</w:t>
      </w:r>
      <w:r w:rsidRPr="004A4958">
        <w:t xml:space="preserve"> explained by a single </w:t>
      </w:r>
      <w:r w:rsidRPr="00057BDC">
        <w:rPr>
          <w:i/>
          <w:iCs/>
        </w:rPr>
        <w:t>log k</w:t>
      </w:r>
      <w:r w:rsidRPr="004A4958">
        <w:t xml:space="preserve"> measurement. The residual error (</w:t>
      </w:r>
      <w:r>
        <w:rPr>
          <w:rFonts w:ascii="Times New Roman" w:hAnsi="Times New Roman"/>
        </w:rPr>
        <w:t>σ</w:t>
      </w:r>
      <w:r w:rsidRPr="004A4958">
        <w:t>) is small, at 0.05, which is consistent with expectations for retention time data. This corresponds to a coefficient of variation (CV) for the retention factor (</w:t>
      </w:r>
      <w:r w:rsidRPr="003978A1">
        <w:rPr>
          <w:i/>
          <w:iCs/>
        </w:rPr>
        <w:t>k</w:t>
      </w:r>
      <w:r w:rsidRPr="004A4958">
        <w:t>) of approximately 11%.</w:t>
      </w:r>
      <w:r w:rsidR="00524308">
        <w:t xml:space="preserve"> </w:t>
      </w:r>
      <w:r>
        <w:t xml:space="preserve">Finally, the α parameter was estimated to be 0.71, indicating that for analytes with high similarity, the effective correlation is somewhat attenuated. The squared term, </w:t>
      </w:r>
      <w:r w:rsidRPr="004D4A2B">
        <w:rPr>
          <w:rFonts w:ascii="Times New Roman" w:hAnsi="Times New Roman"/>
          <w:i/>
          <w:iCs/>
        </w:rPr>
        <w:t>α</w:t>
      </w:r>
      <w:r w:rsidRPr="004D4A2B">
        <w:rPr>
          <w:i/>
          <w:iCs/>
        </w:rPr>
        <w:t>²</w:t>
      </w:r>
      <w:r>
        <w:t xml:space="preserve"> (approximately 0.5), can be </w:t>
      </w:r>
      <w:r w:rsidR="004D4A2B">
        <w:t xml:space="preserve">approximately </w:t>
      </w:r>
      <w:r>
        <w:t>interpreted as the proportion of variance in the predicted log </w:t>
      </w:r>
      <w:r>
        <w:rPr>
          <w:rStyle w:val="Uwydatnienie"/>
        </w:rPr>
        <w:t>k</w:t>
      </w:r>
      <w:r>
        <w:t xml:space="preserve"> that is explained when the retention of a similar analyte (with similarity score </w:t>
      </w:r>
      <w:r>
        <w:rPr>
          <w:rStyle w:val="katex-mathml"/>
        </w:rPr>
        <w:t>of 1</w:t>
      </w:r>
      <w:r>
        <w:t>) is known. This represents a substantial level of explained uncertainty.</w:t>
      </w:r>
    </w:p>
    <w:p w14:paraId="574B7C62" w14:textId="29CC0884" w:rsidR="009C26FE" w:rsidRPr="00D47FE9" w:rsidRDefault="009C26FE" w:rsidP="00B2229E">
      <w:r>
        <w:t>The functional group effect</w:t>
      </w:r>
      <w:r w:rsidR="00524308">
        <w:t>s (also a population level parameters)</w:t>
      </w:r>
      <w:r>
        <w:t xml:space="preserve"> are shown on Figure 2 (</w:t>
      </w:r>
      <w:r w:rsidR="00240336">
        <w:t xml:space="preserve">for </w:t>
      </w:r>
      <w:r w:rsidR="00524308">
        <w:t>the most common groups in the dataset</w:t>
      </w:r>
      <w:r>
        <w:t xml:space="preserve">) and Figures </w:t>
      </w:r>
      <w:r w:rsidRPr="003978A1">
        <w:rPr>
          <w:i/>
          <w:iCs/>
        </w:rPr>
        <w:t>S</w:t>
      </w:r>
      <w:r w:rsidRPr="003978A1">
        <w:rPr>
          <w:i/>
          <w:iCs/>
          <w:vertAlign w:val="subscript"/>
        </w:rPr>
        <w:t>2</w:t>
      </w:r>
      <w:r>
        <w:t xml:space="preserve"> (</w:t>
      </w:r>
      <w:r w:rsidR="00240336">
        <w:t>for rare functional group in the dataset</w:t>
      </w:r>
      <w:r>
        <w:t xml:space="preserve">). The presence of dissociated function  group such as aliphatic amine, amidine, guanidine decrease the </w:t>
      </w:r>
      <w:r w:rsidRPr="002600CE">
        <w:rPr>
          <w:i/>
          <w:iCs/>
        </w:rPr>
        <w:t>log</w:t>
      </w:r>
      <w:r w:rsidR="003978A1">
        <w:rPr>
          <w:rFonts w:hint="eastAsia"/>
          <w:i/>
          <w:iCs/>
        </w:rPr>
        <w:t> </w:t>
      </w:r>
      <w:r w:rsidRPr="002600CE">
        <w:rPr>
          <w:i/>
          <w:iCs/>
        </w:rPr>
        <w:t>k</w:t>
      </w:r>
      <w:r w:rsidRPr="002600CE">
        <w:rPr>
          <w:i/>
          <w:iCs/>
          <w:vertAlign w:val="subscript"/>
        </w:rPr>
        <w:t>w</w:t>
      </w:r>
      <w:r>
        <w:t xml:space="preserve"> and increase </w:t>
      </w:r>
      <w:r w:rsidRPr="002600CE">
        <w:rPr>
          <w:i/>
          <w:iCs/>
        </w:rPr>
        <w:t>S</w:t>
      </w:r>
      <w:r w:rsidR="002600CE" w:rsidRPr="002600CE">
        <w:rPr>
          <w:i/>
          <w:iCs/>
          <w:vertAlign w:val="subscript"/>
        </w:rPr>
        <w:t>1</w:t>
      </w:r>
      <w:r>
        <w:t xml:space="preserve"> considerably. The effect of non-dissociated group is smaller, </w:t>
      </w:r>
      <w:r w:rsidR="009A4D22">
        <w:t>but several group show effect that are different from zero (</w:t>
      </w:r>
      <w:proofErr w:type="spellStart"/>
      <w:r w:rsidR="009A4D22">
        <w:t>annelated</w:t>
      </w:r>
      <w:proofErr w:type="spellEnd"/>
      <w:r w:rsidR="009A4D22">
        <w:t xml:space="preserve"> ring, secondary alcohol, primary carbon)</w:t>
      </w:r>
      <w:r w:rsidR="00D10B9D">
        <w:t>.</w:t>
      </w:r>
      <w:r>
        <w:t xml:space="preserve"> </w:t>
      </w:r>
    </w:p>
    <w:p w14:paraId="1C87C290" w14:textId="792FDC45" w:rsidR="00C96867" w:rsidRPr="00CC6387" w:rsidRDefault="00240336" w:rsidP="00E86063">
      <w:pPr>
        <w:pStyle w:val="TAMainText"/>
      </w:pPr>
      <w:r>
        <w:rPr>
          <w:noProof/>
        </w:rPr>
        <w:drawing>
          <wp:inline distT="0" distB="0" distL="0" distR="0" wp14:anchorId="3C224BA0" wp14:editId="2C7E42FB">
            <wp:extent cx="3044958" cy="3806960"/>
            <wp:effectExtent l="0" t="0" r="3175" b="3175"/>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braz 10"/>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4958" cy="3806960"/>
                    </a:xfrm>
                    <a:prstGeom prst="rect">
                      <a:avLst/>
                    </a:prstGeom>
                  </pic:spPr>
                </pic:pic>
              </a:graphicData>
            </a:graphic>
          </wp:inline>
        </w:drawing>
      </w:r>
    </w:p>
    <w:p w14:paraId="1F3FC071" w14:textId="131C235C" w:rsidR="00C96867" w:rsidRPr="00CC6387" w:rsidRDefault="00C96867" w:rsidP="00E86063">
      <w:pPr>
        <w:pStyle w:val="VAFigureCaption"/>
      </w:pPr>
      <w:r w:rsidRPr="00CC6387">
        <w:t xml:space="preserve">Figure </w:t>
      </w:r>
      <w:r w:rsidR="00E86063">
        <w:t>2</w:t>
      </w:r>
      <w:r w:rsidRPr="00CC6387">
        <w:t>. Summary of the marginal posterior distributions of the</w:t>
      </w:r>
      <w:r w:rsidR="002C5970">
        <w:t xml:space="preserve"> </w:t>
      </w:r>
      <w:r w:rsidR="00E86063">
        <w:t>functional group effects</w:t>
      </w:r>
      <w:r w:rsidRPr="00CC6387">
        <w:t>.</w:t>
      </w:r>
      <w:r w:rsidR="002C5970">
        <w:t xml:space="preserve"> The subset of most common function groups is </w:t>
      </w:r>
      <w:r w:rsidR="0017275F">
        <w:t>presented</w:t>
      </w:r>
      <w:r w:rsidR="002C5970">
        <w:t xml:space="preserve"> (&gt;10 across all analytes)</w:t>
      </w:r>
      <w:r w:rsidR="00E12B84">
        <w:t>. The plot for remaining functional groups is presented in Figure S2.</w:t>
      </w:r>
    </w:p>
    <w:p w14:paraId="29DE00FE" w14:textId="7B52433B" w:rsidR="001C7C6D" w:rsidRDefault="001C7C6D" w:rsidP="00E86063">
      <w:pPr>
        <w:pStyle w:val="TAMainText"/>
      </w:pPr>
      <w:r w:rsidRPr="001C7C6D">
        <w:t>The distributions of analyte-specific chromatographic parameters are shown in Figures S4 and S5, either directly or as eta plots, which capture unexplained variability. Here, eta represents the deviation of an individual analyte's parameter from its expected (population-level) value. One way to assess the influence of the similarity matrix on predictions is by examining the posterior correlations between individual eta values. The presence of such correlations indicates shared information between analytes. Explicitly modeling this similarity reduces these correlations</w:t>
      </w:r>
      <w:r w:rsidR="00057BDC">
        <w:t xml:space="preserve">, </w:t>
      </w:r>
      <w:r w:rsidRPr="001C7C6D">
        <w:t>particularly for highly similar analytes</w:t>
      </w:r>
      <w:r>
        <w:t xml:space="preserve">, </w:t>
      </w:r>
      <w:r w:rsidRPr="001C7C6D">
        <w:t>as illustrated in Figure 3.</w:t>
      </w:r>
    </w:p>
    <w:p w14:paraId="39967136" w14:textId="223FE061" w:rsidR="002C499D" w:rsidRDefault="002C499D" w:rsidP="002C499D">
      <w:r w:rsidRPr="001C7C6D">
        <w:t>The model predictions are well calibrated with the observed data, as shown in Figure S3. Both individual and population-level predictions are symmetrically distributed around the line of identity, indicating good overall agreement. Individual predictions are highly precise and closely match the observed values. Population predictions are also well calibrated, though</w:t>
      </w:r>
      <w:r>
        <w:t xml:space="preserve">, </w:t>
      </w:r>
      <w:r w:rsidRPr="001C7C6D">
        <w:t>as expected</w:t>
      </w:r>
      <w:r>
        <w:t xml:space="preserve">, </w:t>
      </w:r>
      <w:r w:rsidRPr="001C7C6D">
        <w:t>they are less precise due to the absence of individual-level information.</w:t>
      </w:r>
    </w:p>
    <w:p w14:paraId="2FB79966" w14:textId="77777777" w:rsidR="002C499D" w:rsidRDefault="002C499D" w:rsidP="002C499D">
      <w:r w:rsidRPr="001C7C6D">
        <w:t>Cross-validation-based predictions are shown in Figure 4, demonstrating a moderate to substantial reduction in prediction uncertainty compared to population-based predictions. This reduction is summarized for two scenarios: one using population-level predictions (i.e., without any observations) and another using limited data, specifically a single observation. The extent of variance reduction varied widely, depending on the analyte</w:t>
      </w:r>
      <w:r w:rsidRPr="001C7C6D">
        <w:rPr>
          <w:rFonts w:hint="eastAsia"/>
        </w:rPr>
        <w:t>’</w:t>
      </w:r>
      <w:r w:rsidRPr="001C7C6D">
        <w:t>s similarity to others. As shown in Figure 5, analytes with similarity scores between 0.8 and 1 experienced a notable reduction in retention factor uncertainty</w:t>
      </w:r>
      <w:r w:rsidRPr="001C7C6D">
        <w:rPr>
          <w:rFonts w:hint="eastAsia"/>
        </w:rPr>
        <w:t>—</w:t>
      </w:r>
      <w:r w:rsidRPr="001C7C6D">
        <w:t>typically in the range of 20</w:t>
      </w:r>
      <w:r w:rsidRPr="001C7C6D">
        <w:rPr>
          <w:rFonts w:hint="eastAsia"/>
        </w:rPr>
        <w:t>–</w:t>
      </w:r>
      <w:r w:rsidRPr="001C7C6D">
        <w:t>60%.</w:t>
      </w:r>
      <w:r>
        <w:t xml:space="preserve"> The presence of single observation reduces the variance by additional 80% due to the correlation of </w:t>
      </w:r>
      <w:r w:rsidRPr="00A10CA0">
        <w:rPr>
          <w:i/>
          <w:iCs/>
        </w:rPr>
        <w:t>log</w:t>
      </w:r>
      <w:r w:rsidRPr="00A10CA0">
        <w:rPr>
          <w:rFonts w:hint="eastAsia"/>
          <w:i/>
          <w:iCs/>
        </w:rPr>
        <w:t> </w:t>
      </w:r>
      <w:r w:rsidRPr="00A10CA0">
        <w:rPr>
          <w:i/>
          <w:iCs/>
        </w:rPr>
        <w:t>k</w:t>
      </w:r>
      <w:r w:rsidRPr="00A10CA0">
        <w:rPr>
          <w:i/>
          <w:iCs/>
          <w:vertAlign w:val="subscript"/>
        </w:rPr>
        <w:t>w</w:t>
      </w:r>
      <w:r>
        <w:t xml:space="preserve"> and </w:t>
      </w:r>
      <w:r w:rsidRPr="006342E3">
        <w:rPr>
          <w:i/>
          <w:iCs/>
        </w:rPr>
        <w:t>S</w:t>
      </w:r>
      <w:r w:rsidRPr="006342E3">
        <w:rPr>
          <w:i/>
          <w:iCs/>
          <w:vertAlign w:val="subscript"/>
        </w:rPr>
        <w:t>1</w:t>
      </w:r>
      <w:r>
        <w:t xml:space="preserve"> (Figure 4A vs. Figure 5B). </w:t>
      </w:r>
    </w:p>
    <w:p w14:paraId="74684694" w14:textId="3A56AAAA" w:rsidR="00C96867" w:rsidRPr="00CC6387" w:rsidRDefault="00240336" w:rsidP="00E86063">
      <w:pPr>
        <w:pStyle w:val="TAMainText"/>
      </w:pPr>
      <w:r>
        <w:rPr>
          <w:noProof/>
        </w:rPr>
        <w:lastRenderedPageBreak/>
        <w:drawing>
          <wp:inline distT="0" distB="0" distL="0" distR="0" wp14:anchorId="52577C76" wp14:editId="6B213084">
            <wp:extent cx="3044958" cy="3044958"/>
            <wp:effectExtent l="0" t="0" r="3175" b="3175"/>
            <wp:docPr id="1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Obraz 1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4958" cy="3044958"/>
                    </a:xfrm>
                    <a:prstGeom prst="rect">
                      <a:avLst/>
                    </a:prstGeom>
                  </pic:spPr>
                </pic:pic>
              </a:graphicData>
            </a:graphic>
          </wp:inline>
        </w:drawing>
      </w:r>
    </w:p>
    <w:p w14:paraId="5F6880EB" w14:textId="351EE032" w:rsidR="00C96867" w:rsidRDefault="00C96867" w:rsidP="008478FA">
      <w:pPr>
        <w:pStyle w:val="VAFigureCaption"/>
      </w:pPr>
      <w:r w:rsidRPr="00CC6387">
        <w:t xml:space="preserve">Figure </w:t>
      </w:r>
      <w:r w:rsidR="00C152F0">
        <w:t>3</w:t>
      </w:r>
      <w:r w:rsidRPr="00CC6387">
        <w:t xml:space="preserve">. </w:t>
      </w:r>
      <w:r w:rsidR="00024F82">
        <w:t xml:space="preserve">The </w:t>
      </w:r>
      <w:proofErr w:type="spellStart"/>
      <w:r w:rsidR="00024F82">
        <w:t>hexbin</w:t>
      </w:r>
      <w:proofErr w:type="spellEnd"/>
      <w:r w:rsidR="00024F82">
        <w:t xml:space="preserve"> heatmap presenting t</w:t>
      </w:r>
      <w:r w:rsidR="002C5970">
        <w:t xml:space="preserve">he relationship between </w:t>
      </w:r>
      <w:r w:rsidR="0064480A">
        <w:t>eta posterior</w:t>
      </w:r>
      <w:r w:rsidR="002C5970">
        <w:t xml:space="preserve"> correlations and similarity matrix for every pair of analytes</w:t>
      </w:r>
      <w:r w:rsidR="005806E2">
        <w:t xml:space="preserve"> (A)</w:t>
      </w:r>
      <w:r w:rsidR="002C5970">
        <w:t xml:space="preserve">. </w:t>
      </w:r>
      <w:r w:rsidR="008478FA">
        <w:t xml:space="preserve">If the model correctly handles </w:t>
      </w:r>
      <w:r w:rsidR="0076416D">
        <w:t>individual-level</w:t>
      </w:r>
      <w:r w:rsidR="008478FA">
        <w:t xml:space="preserve"> correlation</w:t>
      </w:r>
      <w:r w:rsidR="0076416D">
        <w:t>s</w:t>
      </w:r>
      <w:r w:rsidR="008478FA">
        <w:t xml:space="preserve">, one expects to see almost no trend in the graphs with decorrelated </w:t>
      </w:r>
      <w:r w:rsidR="001C7C6D">
        <w:t>etas</w:t>
      </w:r>
      <w:r w:rsidR="005806E2">
        <w:t xml:space="preserve"> (B)</w:t>
      </w:r>
      <w:r w:rsidR="0076416D">
        <w:t>.</w:t>
      </w:r>
      <w:r w:rsidR="002A42E7">
        <w:t xml:space="preserve"> </w:t>
      </w:r>
    </w:p>
    <w:p w14:paraId="4A38A168" w14:textId="1EFC69F5" w:rsidR="00C96867" w:rsidRPr="0062384D" w:rsidRDefault="00F4597F" w:rsidP="00E86063">
      <w:pPr>
        <w:pStyle w:val="TAMainText"/>
      </w:pPr>
      <w:r>
        <w:rPr>
          <w:noProof/>
        </w:rPr>
        <w:drawing>
          <wp:inline distT="0" distB="0" distL="0" distR="0" wp14:anchorId="5479952C" wp14:editId="2CECDF29">
            <wp:extent cx="3044958" cy="3806960"/>
            <wp:effectExtent l="0" t="0" r="3175" b="3175"/>
            <wp:docPr id="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az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958" cy="3806960"/>
                    </a:xfrm>
                    <a:prstGeom prst="rect">
                      <a:avLst/>
                    </a:prstGeom>
                  </pic:spPr>
                </pic:pic>
              </a:graphicData>
            </a:graphic>
          </wp:inline>
        </w:drawing>
      </w:r>
    </w:p>
    <w:p w14:paraId="7994F72F" w14:textId="3AC29303" w:rsidR="00C96867" w:rsidRPr="002A42E7" w:rsidRDefault="00C96867" w:rsidP="002C5970">
      <w:pPr>
        <w:pStyle w:val="VAFigureCaption"/>
      </w:pPr>
      <w:r w:rsidRPr="00CC6387">
        <w:t xml:space="preserve">Figure </w:t>
      </w:r>
      <w:r w:rsidR="00C152F0">
        <w:t>4</w:t>
      </w:r>
      <w:r w:rsidRPr="00CC6387">
        <w:t xml:space="preserve">. </w:t>
      </w:r>
      <w:r w:rsidR="002C5970">
        <w:t xml:space="preserve">Predictions represented as posterior median (line) and 5th-95th percentiles (areas) for 10 exemplary analytes. </w:t>
      </w:r>
      <w:r w:rsidR="008478FA">
        <w:t>The gray area represents population p</w:t>
      </w:r>
      <w:r w:rsidR="002C5970">
        <w:t>redictions corresponding to future observations given only population-level parameters and predictors.</w:t>
      </w:r>
      <w:r w:rsidR="008478FA">
        <w:t xml:space="preserve"> The blue area represents the individual predictions conditional </w:t>
      </w:r>
      <w:r w:rsidR="00141F4E">
        <w:t>on the retention of other analytes</w:t>
      </w:r>
      <w:r w:rsidR="008478FA">
        <w:t xml:space="preserve"> (A)</w:t>
      </w:r>
      <w:r w:rsidR="004746D3">
        <w:t>, and</w:t>
      </w:r>
      <w:r w:rsidR="008478FA">
        <w:t xml:space="preserve"> </w:t>
      </w:r>
      <w:r w:rsidR="00141F4E">
        <w:t xml:space="preserve">additionally on </w:t>
      </w:r>
      <w:r w:rsidR="004746D3">
        <w:t xml:space="preserve">the single </w:t>
      </w:r>
      <w:r w:rsidR="00141F4E">
        <w:t>observed</w:t>
      </w:r>
      <w:r w:rsidR="004746D3">
        <w:t xml:space="preserve"> data (the smallest observed </w:t>
      </w:r>
      <w:r w:rsidR="004746D3" w:rsidRPr="003978A1">
        <w:rPr>
          <w:i/>
          <w:iCs/>
        </w:rPr>
        <w:t>log</w:t>
      </w:r>
      <w:r w:rsidR="003978A1" w:rsidRPr="003978A1">
        <w:rPr>
          <w:rFonts w:hint="eastAsia"/>
          <w:i/>
          <w:iCs/>
        </w:rPr>
        <w:t> </w:t>
      </w:r>
      <w:r w:rsidR="004746D3" w:rsidRPr="003978A1">
        <w:rPr>
          <w:i/>
          <w:iCs/>
        </w:rPr>
        <w:t>k</w:t>
      </w:r>
      <w:r w:rsidR="008C5056">
        <w:rPr>
          <w:i/>
          <w:iCs/>
        </w:rPr>
        <w:t xml:space="preserve"> </w:t>
      </w:r>
      <w:r w:rsidR="008C5056">
        <w:t>depicted as a red dot</w:t>
      </w:r>
      <w:r w:rsidR="004746D3">
        <w:t xml:space="preserve">) </w:t>
      </w:r>
      <w:r w:rsidR="008478FA">
        <w:t xml:space="preserve">(B). </w:t>
      </w:r>
      <w:r w:rsidR="00E12B84">
        <w:t xml:space="preserve">The narrower blue </w:t>
      </w:r>
      <w:r w:rsidR="00E12B84">
        <w:t>lines indicates the added predictive value of similarity matrix</w:t>
      </w:r>
      <w:r w:rsidR="00011705">
        <w:t xml:space="preserve"> (A) and similarity matrix + single observation (B)</w:t>
      </w:r>
      <w:r w:rsidR="00E12B84">
        <w:t>.</w:t>
      </w:r>
    </w:p>
    <w:p w14:paraId="40D36E21" w14:textId="77777777" w:rsidR="00240336" w:rsidRPr="00CC6387" w:rsidRDefault="00240336" w:rsidP="00240336">
      <w:pPr>
        <w:pStyle w:val="TAMainText"/>
      </w:pPr>
      <w:r>
        <w:rPr>
          <w:noProof/>
        </w:rPr>
        <w:drawing>
          <wp:inline distT="0" distB="0" distL="0" distR="0" wp14:anchorId="23E8C01B" wp14:editId="331E8AD3">
            <wp:extent cx="3044958" cy="2282957"/>
            <wp:effectExtent l="0" t="0" r="3175" b="3175"/>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braz 1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958" cy="2282957"/>
                    </a:xfrm>
                    <a:prstGeom prst="rect">
                      <a:avLst/>
                    </a:prstGeom>
                  </pic:spPr>
                </pic:pic>
              </a:graphicData>
            </a:graphic>
          </wp:inline>
        </w:drawing>
      </w:r>
    </w:p>
    <w:p w14:paraId="0A34BAA3" w14:textId="12C40976" w:rsidR="00240336" w:rsidRPr="002A42E7" w:rsidRDefault="00240336" w:rsidP="00240336">
      <w:pPr>
        <w:pStyle w:val="VAFigureCaption"/>
      </w:pPr>
      <w:r w:rsidRPr="00CC6387">
        <w:t xml:space="preserve">Figure </w:t>
      </w:r>
      <w:r>
        <w:t>5</w:t>
      </w:r>
      <w:r w:rsidRPr="00CC6387">
        <w:t xml:space="preserve">. </w:t>
      </w:r>
      <w:r>
        <w:t>The relationship between the relative reduction in uncertainty and maximal similarity within the hold-in set of analytes determined using cross-validation.</w:t>
      </w:r>
      <w:r w:rsidR="00DB7073">
        <w:t xml:space="preserve"> Only analytes that have at least one similar analyte (</w:t>
      </w:r>
      <w:r w:rsidR="00DB7073" w:rsidRPr="003978A1">
        <w:rPr>
          <w:i/>
        </w:rPr>
        <w:t>S</w:t>
      </w:r>
      <w:r w:rsidR="003978A1">
        <w:rPr>
          <w:rFonts w:hint="eastAsia"/>
        </w:rPr>
        <w:t> </w:t>
      </w:r>
      <w:r w:rsidR="00DB7073">
        <w:t>&gt;</w:t>
      </w:r>
      <w:r w:rsidR="003978A1">
        <w:rPr>
          <w:rFonts w:hint="eastAsia"/>
        </w:rPr>
        <w:t> </w:t>
      </w:r>
      <w:r w:rsidR="00DB7073">
        <w:t>0.5) are shown.</w:t>
      </w:r>
    </w:p>
    <w:p w14:paraId="0AC5A072" w14:textId="6AA93413" w:rsidR="008C3733" w:rsidRDefault="00485539" w:rsidP="00485539">
      <w:pPr>
        <w:pStyle w:val="TAMainText"/>
      </w:pPr>
      <w:r>
        <w:t>T</w:t>
      </w:r>
      <w:r w:rsidR="00121476">
        <w:t>he proposed multilevel modeling approach</w:t>
      </w:r>
      <w:r>
        <w:t xml:space="preserve"> contrasts with the approach proposed by Haddad et al.</w:t>
      </w:r>
      <w:r w:rsidR="00121476">
        <w:fldChar w:fldCharType="begin"/>
      </w:r>
      <w:r w:rsidR="000812CB">
        <w:instrText xml:space="preserve"> ADDIN ZOTERO_ITEM CSL_CITATION {"citationID":"e82O07ru","properties":{"formattedCitation":"\\super 1,2\\nosupersub{}","plainCitation":"1,2","noteIndex":0},"citationItems":[{"id":631,"uris":["http://zotero.org/users/local/cIlVeWgC/items/HA7CQBNI"],"itemData":{"id":631,"type":"article-journal","abstract":"Quantitative Structure-Retention Relationships (QSRR) methodology combined with the Hydrophobic Subtraction Model (HSM) have been utilized to accurately predict retention times for a selection of analytes on several different reversed phase liquid chromatography (RPLC) columns. This approach is designed to facilitate early prediction of co-elution of analytes, for example in pharmaceutical drug discovery applications where it is advantageous to predict whether impurities might be co-eluted with the active drug component. The QSRR model utilized VolSurf+ descriptors and a Partial Least Squares regression combined with a Genetic Algorithm (GA-PLS) to predict the solute coefficients in the HSM. It was found that only the hydrophobicity (</w:instrText>
      </w:r>
      <w:r w:rsidR="000812CB">
        <w:rPr>
          <w:rFonts w:hint="eastAsia"/>
        </w:rPr>
        <w:instrText>η</w:instrText>
      </w:r>
      <w:r w:rsidR="000812CB">
        <w:instrText xml:space="preserve">' H) term in the HSM was required to give the accuracy necessary to predict potential co-elution of analytes. Global QSRR models derived from all 148 compounds in the dataset were compared to QSRR models derived using a range of local modelling techniques based on clustering of compounds in the dataset by the structural similarity of compounds (as represented by the Tanimoto similarity index), physico-chemical similarity of compounds (represented by log D), the neutral, acidic, or basic nature of the compound, and the second dominant interaction between analyte and stationary phase after hydrophobicity. The global model showed reasonable prediction accuracy for retention time with errors of 30 s and less for up to 50% of modeled compounds. The local models for Tanimoto, nature of the compound and second dominant interaction approaches all exhibited prediction errors less than 30 s in retention time for nearly 70% of compounds for which models could be derived. Predicted retention times of five representative compounds on nine reversed-phase columns were compared with known experimental retention data for these columns and this comparison showed that the accuracy of the proposed modelling approach is sufficient to reliably predict the retention times of analytes based only on their chemical structures.","container-title":"Journal of Chromatography A","DOI":"10.1016/j.chroma.2018.01.053","ISSN":"0021-9673","journalAbbreviation":"Journal of Chromatography A","page":"1-11","source":"ScienceDirect","title":"Retention prediction in reversed phase high performance liquid chromatography using quantitative structure-retention relationships applied to the Hydrophobic Subtraction Model","volume":"1541","author":[{"family":"Wen","given":"Yabin"},{"family":"Talebi","given":"Mohammad"},{"family":"Amos","given":"Ruth I. J."},{"family":"Szucs","given":"Roman"},{"family":"Dolan","given":"John W."},{"family":"Pohl","given":"Christopher A."},{"family":"Haddad","given":"Paul R."}],"issued":{"date-parts":[["2018",3,16]]}}},{"id":633,"uris":["http://zotero.org/users/local/cIlVeWgC/items/W2KNKWLD"],"itemData":{"id":633,"type":"article-journal","abstract":"Quantitative Structure-Retention Relationships (QSRR) are used to predict retention times of compounds based only on their chemical structures encoded by molecular descriptors. The main concern in QSRR modelling is to build models with high predictive power, allowing reliable retention prediction for the unknown compounds across the chromatographic space. With the aim of enhancing the prediction power of the models, in this work, our previously proposed QSRR modelling approach called </w:instrText>
      </w:r>
      <w:r w:rsidR="000812CB">
        <w:rPr>
          <w:rFonts w:hint="eastAsia"/>
        </w:rPr>
        <w:instrText>“</w:instrText>
      </w:r>
      <w:r w:rsidR="000812CB">
        <w:instrText>federation of local models</w:instrText>
      </w:r>
      <w:r w:rsidR="000812CB">
        <w:rPr>
          <w:rFonts w:hint="eastAsia"/>
        </w:rPr>
        <w:instrText>”</w:instrText>
      </w:r>
      <w:r w:rsidR="000812CB">
        <w:instrText xml:space="preserve"> is extended in ion chromatography to predict retention times of unknown ions, where a local model for each target ion (unknown) is created using only structurally similar ions from the dataset. A Tanimoto similarity (TS) score was utilised as a measure of structural similarity and training sets were developed by including ions that were similar to the target ion, as defined by a threshold value. The prediction of retention parameters (a- and b-values) in the linear solvent strength (LSS) model in ion chromatography, log k=a </w:instrText>
      </w:r>
      <w:r w:rsidR="000812CB">
        <w:rPr>
          <w:rFonts w:hint="eastAsia"/>
        </w:rPr>
        <w:instrText>–</w:instrText>
      </w:r>
      <w:r w:rsidR="000812CB">
        <w:instrText xml:space="preserve"> blog[eluent], allows the prediction of retention times under all eluent concentrations. The QSRR models for a- and b-values were developed by a genetic algorithm-partial least squares method using the retention data of inorganic and small organic anions and larger organic cations (molecular mass up to 507) on four Thermo Fisher Scientific columns (AS20, AS19, AS11HC and CS17). The corresponding predicted retention times were calculated by fitting the predicted a- and b-values of the models into the LSS model equation. The predicted retention times were also plotted against the experimental values to evaluate the goodness of fit and the predictive power of the models. The application of a TS threshold of 0.6 was found to successfully produce predictive and reliable QSRR models (Qext(F2)2&gt;0.8 and Mean Absolute Error&lt;0.1), and hence accurate retention time predictions with an average Mean Absolute Error of 0.2min.","collection-title":"Pushing the Boundaries of Chromatography and Electrophoresis","container-title":"Journal of Chromatography A","DOI":"10.1016/j.chroma.2017.02.054","ISSN":"0021-9673","journalAbbreviation":"Journal of Chromatography A","page":"173-182","source":"ScienceDirect","title":"Towards a chromatographic similarity index to establish localised quantitative structure-retention relationships for retention prediction. II Use of Tanimoto similarity index in ion chromatography","volume":"1523","author":[{"family":"Park","given":"Soo Hyun"},{"family":"Talebi","given":"Mohammad"},{"family":"Amos","given":"Ruth I. J."},{"family":"Tyteca","given":"Eva"},{"family":"Haddad","given":"Paul R."},{"family":"Szucs","given":"Roman"},{"family":"Pohl","given":"Christopher A."},{"family":"Dolan","given":"John W."}],"issued":{"date-parts":[["2017",11,10]]}}}],"schema":"https://github.com/citation-style-language/schema/raw/master/csl-citation.json"} </w:instrText>
      </w:r>
      <w:r w:rsidR="00121476">
        <w:fldChar w:fldCharType="separate"/>
      </w:r>
      <w:r w:rsidR="000812CB" w:rsidRPr="000812CB">
        <w:rPr>
          <w:szCs w:val="24"/>
          <w:vertAlign w:val="superscript"/>
        </w:rPr>
        <w:t>1,2</w:t>
      </w:r>
      <w:r w:rsidR="00121476">
        <w:fldChar w:fldCharType="end"/>
      </w:r>
      <w:r>
        <w:t xml:space="preserve">, known as localized quantitative QSRR modeling. Their method identifies analytes similar to the target </w:t>
      </w:r>
      <w:r w:rsidR="008C3733">
        <w:t>analyte</w:t>
      </w:r>
      <w:r>
        <w:t xml:space="preserve"> from a</w:t>
      </w:r>
      <w:r w:rsidR="008C3733">
        <w:t>n available</w:t>
      </w:r>
      <w:r>
        <w:t xml:space="preserve"> database using predefined similarity measures</w:t>
      </w:r>
      <w:r w:rsidR="008C3733">
        <w:t xml:space="preserve">, </w:t>
      </w:r>
      <w:r>
        <w:t xml:space="preserve">such as structural similarity (e.g., </w:t>
      </w:r>
      <w:proofErr w:type="spellStart"/>
      <w:r>
        <w:t>Tanimoto</w:t>
      </w:r>
      <w:proofErr w:type="spellEnd"/>
      <w:r>
        <w:t xml:space="preserve"> index), physicochemical properties (e.g., lipophilicity), or acid/base character. A QSRR model is then built on this subset and used for prediction.</w:t>
      </w:r>
      <w:r w:rsidR="008C3733">
        <w:t xml:space="preserve"> </w:t>
      </w:r>
      <w:r>
        <w:t>While this approach tailors predictions to the local chemical context, it can suffer from instability when few similar compounds are available</w:t>
      </w:r>
      <w:r w:rsidR="00164575">
        <w:t xml:space="preserve"> and it omits the available information about the retention present in the removed data </w:t>
      </w:r>
      <w:r>
        <w:t xml:space="preserve">. In contrast, the </w:t>
      </w:r>
      <w:r w:rsidR="008C3733">
        <w:t xml:space="preserve">proposed </w:t>
      </w:r>
      <w:r>
        <w:t xml:space="preserve">multilevel model </w:t>
      </w:r>
      <w:r w:rsidR="008C3733">
        <w:t xml:space="preserve">is a more generally approach that </w:t>
      </w:r>
      <w:r>
        <w:t>inherently balances local specificity with global information sharing.</w:t>
      </w:r>
      <w:r w:rsidR="008C3733">
        <w:t xml:space="preserve"> </w:t>
      </w:r>
      <w:r w:rsidR="00EE20B5">
        <w:t xml:space="preserve">In addition the Bayesian component quantifies uncertainty that </w:t>
      </w:r>
      <w:r w:rsidR="00164575">
        <w:t>is</w:t>
      </w:r>
      <w:r w:rsidR="00EE20B5">
        <w:t xml:space="preserve"> relevant </w:t>
      </w:r>
      <w:r w:rsidR="00252612">
        <w:t>when used for predictions when</w:t>
      </w:r>
      <w:r w:rsidR="00EE20B5">
        <w:t xml:space="preserve"> limited</w:t>
      </w:r>
      <w:r w:rsidR="00252612">
        <w:t xml:space="preserve"> experimental</w:t>
      </w:r>
      <w:r w:rsidR="00EE20B5">
        <w:t xml:space="preserve"> information is available.</w:t>
      </w:r>
    </w:p>
    <w:p w14:paraId="6E71DC4A" w14:textId="0CFCA3EE" w:rsidR="00C152F0" w:rsidRPr="00CC6387" w:rsidRDefault="00EE20B5" w:rsidP="00E86063">
      <w:pPr>
        <w:pStyle w:val="TAMainText"/>
      </w:pPr>
      <w:r w:rsidRPr="00EE20B5">
        <w:t>Accurate predictions</w:t>
      </w:r>
      <w:r w:rsidR="00524308">
        <w:t xml:space="preserve"> (with wel</w:t>
      </w:r>
      <w:r w:rsidR="002C499D">
        <w:t>l-</w:t>
      </w:r>
      <w:r w:rsidR="00524308" w:rsidRPr="00524308">
        <w:t>construct</w:t>
      </w:r>
      <w:r w:rsidR="00524308">
        <w:t>ed</w:t>
      </w:r>
      <w:r w:rsidR="00524308" w:rsidRPr="00524308">
        <w:t xml:space="preserve"> and </w:t>
      </w:r>
      <w:r w:rsidR="002C499D" w:rsidRPr="00524308">
        <w:t>calibrate</w:t>
      </w:r>
      <w:r w:rsidR="002C499D">
        <w:t>d</w:t>
      </w:r>
      <w:r w:rsidR="00524308" w:rsidRPr="00524308">
        <w:t xml:space="preserve"> uncertainties</w:t>
      </w:r>
      <w:r w:rsidR="00524308">
        <w:t>)</w:t>
      </w:r>
      <w:r w:rsidRPr="00EE20B5">
        <w:t xml:space="preserve"> are critically important</w:t>
      </w:r>
      <w:r>
        <w:fldChar w:fldCharType="begin"/>
      </w:r>
      <w:r w:rsidR="000812CB">
        <w:instrText xml:space="preserve"> ADDIN ZOTERO_ITEM CSL_CITATION {"citationID":"HiprnqUs","properties":{"formattedCitation":"\\super 17\\nosupersub{}","plainCitation":"17","noteIndex":0},"citationItems":[{"id":382,"uris":["http://zotero.org/users/local/cIlVeWgC/items/AIXWDAD6"],"itemData":{"id":382,"type":"article-journal","abstract":"The demand for rapid column screening, computer-assisted method development and method transfer, and unambiguous compound identification by LC/MS analyses has pushed analysts to adopt experimental protocols and software for the accurate prediction of the retention time in liquid chromatography (LC). This Perspective discusses the classical approaches used to predict retention times in LC over the last three decades and proposes future requirements to increase their accuracy. First, inverse methods for retention prediction are essentially applied during screening and gradient method optimization: a minimum number of experiments or design of experiments (DoE) is run to train and calibrate a model (either purely statistical or based on the principles and fundamentals of liquid chromatography) by a mere fitting process. They do not require the accurate knowledge of the true column hold-up volume V0, system dwell volume Vdwell (in gradient elution), and the retention behavior (k versus the content of strong solvent </w:instrText>
      </w:r>
      <w:r w:rsidR="000812CB">
        <w:rPr>
          <w:rFonts w:hint="eastAsia"/>
        </w:rPr>
        <w:instrText>φ</w:instrText>
      </w:r>
      <w:r w:rsidR="000812CB">
        <w:instrText xml:space="preserve">, temperature T, pH, and ionic strength I) of the analytes. Their relative accuracy is often excellent below a few percent. Statistical methods are expected to be the most attractive to handle very complex retention behavior such as in mixed-mode chromatography (MMC). Fundamentally correct retention models accounting for the simultaneous impact of </w:instrText>
      </w:r>
      <w:r w:rsidR="000812CB">
        <w:rPr>
          <w:rFonts w:hint="eastAsia"/>
        </w:rPr>
        <w:instrText>φ</w:instrText>
      </w:r>
      <w:r w:rsidR="000812CB">
        <w:instrText>, I, pH, and T in MMC are needed for method development based on chromatography principles. Second, direct methods for retention prediction are ideally suited for accurate method transfer from one column/system configuration to another: these quality by design (QbD) methods are based on the fundamentals and principles of solid</w:instrText>
      </w:r>
      <w:r w:rsidR="000812CB">
        <w:rPr>
          <w:rFonts w:hint="eastAsia"/>
        </w:rPr>
        <w:instrText>–</w:instrText>
      </w:r>
      <w:r w:rsidR="000812CB">
        <w:instrText>liquid adsorption and gradient chromatography. No model calibration is necessary; however, they require universal conventions for the accurate determination of true retention factors (for 1 &lt; k &lt; 30) as a function of the experimental variables (</w:instrText>
      </w:r>
      <w:r w:rsidR="000812CB">
        <w:rPr>
          <w:rFonts w:hint="eastAsia"/>
        </w:rPr>
        <w:instrText>φ</w:instrText>
      </w:r>
      <w:r w:rsidR="000812CB">
        <w:instrText xml:space="preserve">, T, pH, and I) and of the true column/system parameters (V0, Vdwell, dispersion volume, </w:instrText>
      </w:r>
      <w:r w:rsidR="000812CB">
        <w:rPr>
          <w:rFonts w:hint="eastAsia"/>
        </w:rPr>
        <w:instrText>σ</w:instrText>
      </w:r>
      <w:r w:rsidR="000812CB">
        <w:instrText xml:space="preserve">, and relaxation volume, </w:instrText>
      </w:r>
      <w:r w:rsidR="000812CB">
        <w:rPr>
          <w:rFonts w:hint="eastAsia"/>
        </w:rPr>
        <w:instrText>τ</w:instrText>
      </w:r>
      <w:r w:rsidR="000812CB">
        <w:instrText>, of the programmed gradient profile at the column inlet and gradient distortion at the column outlet). Finally, when the molecular structure of the analytes is either known or assumed, retention prediction has essentially been made on the basis of statistical approaches such as the linear solvation energy relationships (LSERs) and the quantitative structure retention relationships (QSRRs): their ability to accurately predict the retention remains limited within 10</w:instrText>
      </w:r>
      <w:r w:rsidR="000812CB">
        <w:rPr>
          <w:rFonts w:hint="eastAsia"/>
        </w:rPr>
        <w:instrText>–</w:instrText>
      </w:r>
      <w:r w:rsidR="000812CB">
        <w:instrText>30%. They have been combined with molecular similarity approaches (where the retention model is calibrated with compounds having structures similar to that of the targeted analytes) and artificial intelligence algorithms to further improve their accuracy below 10%. In this Perspective, it is proposed to adopt a more rigorous and fundamental approach by considering the very details of the solid</w:instrText>
      </w:r>
      <w:r w:rsidR="000812CB">
        <w:rPr>
          <w:rFonts w:hint="eastAsia"/>
        </w:rPr>
        <w:instrText>–</w:instrText>
      </w:r>
      <w:r w:rsidR="000812CB">
        <w:instrText xml:space="preserve">liquid adsorption process: Monte Carlo (MC) or molecular dynamics (MD) simulations are promising tools to explain and interpret retention data that are too complex to be described by either empirical or statistical retention models.","container-title":"Analytical Chemistry","DOI":"10.1021/acs.analchem.0c05078","ISSN":"0003-2700","issue":"14","journalAbbreviation":"Anal. Chem.","note":"publisher: American Chemical Society","page":"5653-5664","source":"ACS Publications","title":"Perspective on the Future Approaches to Predict Retention in Liquid Chromatography","volume":"93","author":[{"family":"Gritti","given":"Fabrice"}],"issued":{"date-parts":[["2021",4,13]]}}}],"schema":"https://github.com/citation-style-language/schema/raw/master/csl-citation.json"} </w:instrText>
      </w:r>
      <w:r>
        <w:fldChar w:fldCharType="separate"/>
      </w:r>
      <w:r w:rsidR="000812CB" w:rsidRPr="000812CB">
        <w:rPr>
          <w:szCs w:val="24"/>
          <w:vertAlign w:val="superscript"/>
        </w:rPr>
        <w:t>17</w:t>
      </w:r>
      <w:r>
        <w:fldChar w:fldCharType="end"/>
      </w:r>
      <w:r w:rsidRPr="00EE20B5">
        <w:t>, and this model further advances efforts to develop more reliable and precise prediction tools</w:t>
      </w:r>
      <w:r w:rsidR="00164575">
        <w:t xml:space="preserve"> in chromatography.</w:t>
      </w:r>
      <w:r w:rsidR="00252612">
        <w:t xml:space="preserve"> </w:t>
      </w:r>
    </w:p>
    <w:p w14:paraId="4132F16F" w14:textId="77777777" w:rsidR="00681A67" w:rsidRPr="008A7774" w:rsidRDefault="00681A67" w:rsidP="00E86063">
      <w:pPr>
        <w:pStyle w:val="Nagwek1"/>
      </w:pPr>
      <w:r w:rsidRPr="008A7774">
        <w:t>CONCLUSIONS</w:t>
      </w:r>
    </w:p>
    <w:p w14:paraId="1EA527F8" w14:textId="401FB37C" w:rsidR="008A7774" w:rsidRDefault="008A7774" w:rsidP="00C152F0">
      <w:pPr>
        <w:pStyle w:val="Nagwek1"/>
        <w:rPr>
          <w:b w:val="0"/>
          <w:bCs w:val="0"/>
        </w:rPr>
      </w:pPr>
      <w:r w:rsidRPr="00C152F0">
        <w:rPr>
          <w:b w:val="0"/>
          <w:bCs w:val="0"/>
        </w:rPr>
        <w:t xml:space="preserve">This work focuses on multilevel modeling of isocratic HPLC retention data incorporating structural similarity between analytes. </w:t>
      </w:r>
      <w:r w:rsidR="00C152F0" w:rsidRPr="00C152F0">
        <w:rPr>
          <w:b w:val="0"/>
          <w:bCs w:val="0"/>
        </w:rPr>
        <w:t>The</w:t>
      </w:r>
      <w:r w:rsidR="00C152F0">
        <w:rPr>
          <w:b w:val="0"/>
          <w:bCs w:val="0"/>
        </w:rPr>
        <w:t xml:space="preserve"> usefulness of the</w:t>
      </w:r>
      <w:r w:rsidR="00C152F0" w:rsidRPr="00C152F0">
        <w:rPr>
          <w:b w:val="0"/>
          <w:bCs w:val="0"/>
        </w:rPr>
        <w:t xml:space="preserve"> proposed approach was demonstrated using a publicly available dataset comprising isocratic RP-HPLC retention time measurements for 1,026 analytes</w:t>
      </w:r>
      <w:r w:rsidR="00C152F0">
        <w:rPr>
          <w:b w:val="0"/>
          <w:bCs w:val="0"/>
        </w:rPr>
        <w:t xml:space="preserve"> with </w:t>
      </w:r>
      <w:r w:rsidR="00C152F0" w:rsidRPr="00C152F0">
        <w:rPr>
          <w:b w:val="0"/>
          <w:bCs w:val="0"/>
        </w:rPr>
        <w:t xml:space="preserve">several analyte pairs exhibit high structural similarity. </w:t>
      </w:r>
      <w:r w:rsidR="001E059D">
        <w:rPr>
          <w:b w:val="0"/>
          <w:bCs w:val="0"/>
        </w:rPr>
        <w:t>This works demonstrates that s</w:t>
      </w:r>
      <w:r w:rsidR="00C152F0" w:rsidRPr="00C152F0">
        <w:rPr>
          <w:b w:val="0"/>
          <w:bCs w:val="0"/>
        </w:rPr>
        <w:t xml:space="preserve">tructural similarity (such as </w:t>
      </w:r>
      <w:proofErr w:type="spellStart"/>
      <w:r w:rsidR="00C152F0" w:rsidRPr="00C152F0">
        <w:rPr>
          <w:b w:val="0"/>
          <w:bCs w:val="0"/>
        </w:rPr>
        <w:t>Tanimoto</w:t>
      </w:r>
      <w:proofErr w:type="spellEnd"/>
      <w:r w:rsidR="00C152F0" w:rsidRPr="00C152F0">
        <w:rPr>
          <w:b w:val="0"/>
          <w:bCs w:val="0"/>
        </w:rPr>
        <w:t xml:space="preserve"> </w:t>
      </w:r>
      <w:r w:rsidR="00296A78" w:rsidRPr="00C152F0">
        <w:rPr>
          <w:b w:val="0"/>
          <w:bCs w:val="0"/>
        </w:rPr>
        <w:t>similarity</w:t>
      </w:r>
      <w:r w:rsidR="00C152F0" w:rsidRPr="00C152F0">
        <w:rPr>
          <w:b w:val="0"/>
          <w:bCs w:val="0"/>
        </w:rPr>
        <w:t xml:space="preserve"> metric) can be easily calculated from SMILES representations and help predicting analyte retention if experimental data of structurally similar analytes is available.</w:t>
      </w:r>
      <w:r w:rsidR="002600CE">
        <w:rPr>
          <w:b w:val="0"/>
          <w:bCs w:val="0"/>
        </w:rPr>
        <w:t xml:space="preserve"> </w:t>
      </w:r>
      <w:r w:rsidR="00A10CA0">
        <w:rPr>
          <w:b w:val="0"/>
          <w:bCs w:val="0"/>
        </w:rPr>
        <w:t xml:space="preserve">Up to </w:t>
      </w:r>
      <w:r w:rsidR="0058003C">
        <w:rPr>
          <w:b w:val="0"/>
          <w:bCs w:val="0"/>
        </w:rPr>
        <w:t>60</w:t>
      </w:r>
      <w:r w:rsidR="002600CE">
        <w:rPr>
          <w:b w:val="0"/>
          <w:bCs w:val="0"/>
        </w:rPr>
        <w:t xml:space="preserve">% reduction of </w:t>
      </w:r>
      <w:r w:rsidR="00A10CA0">
        <w:rPr>
          <w:b w:val="0"/>
          <w:bCs w:val="0"/>
        </w:rPr>
        <w:t>logarithm of retention</w:t>
      </w:r>
      <w:r w:rsidR="002600CE">
        <w:rPr>
          <w:b w:val="0"/>
          <w:bCs w:val="0"/>
        </w:rPr>
        <w:t xml:space="preserve"> factor uncertainty is expected for </w:t>
      </w:r>
      <w:r w:rsidR="00A10CA0">
        <w:rPr>
          <w:b w:val="0"/>
          <w:bCs w:val="0"/>
        </w:rPr>
        <w:t xml:space="preserve">highly similar </w:t>
      </w:r>
      <w:r w:rsidR="002600CE">
        <w:rPr>
          <w:b w:val="0"/>
          <w:bCs w:val="0"/>
        </w:rPr>
        <w:t>analyt</w:t>
      </w:r>
      <w:r w:rsidR="00A10CA0">
        <w:rPr>
          <w:b w:val="0"/>
          <w:bCs w:val="0"/>
        </w:rPr>
        <w:t>es</w:t>
      </w:r>
      <w:r w:rsidR="002600CE">
        <w:rPr>
          <w:b w:val="0"/>
          <w:bCs w:val="0"/>
        </w:rPr>
        <w:t>.</w:t>
      </w:r>
    </w:p>
    <w:p w14:paraId="6F9393A5" w14:textId="139D8FDF" w:rsidR="00681A67" w:rsidRPr="00CC6387" w:rsidRDefault="00681A67" w:rsidP="00E86063">
      <w:pPr>
        <w:pStyle w:val="Nagwek1"/>
      </w:pPr>
      <w:r w:rsidRPr="00CC6387">
        <w:t>ASSOCIATED CONTENT</w:t>
      </w:r>
    </w:p>
    <w:p w14:paraId="0B9415D5" w14:textId="77777777" w:rsidR="00681A67" w:rsidRPr="00CC6387" w:rsidRDefault="00681A67" w:rsidP="00E86063">
      <w:pPr>
        <w:pStyle w:val="Nagwek2"/>
      </w:pPr>
      <w:r w:rsidRPr="00CC6387">
        <w:t>Supporting Information</w:t>
      </w:r>
    </w:p>
    <w:p w14:paraId="4B164DA4" w14:textId="77777777" w:rsidR="00681A67" w:rsidRPr="00E86063" w:rsidRDefault="00681A67" w:rsidP="00E86063">
      <w:pPr>
        <w:pStyle w:val="TESupportingInformation"/>
      </w:pPr>
      <w:r w:rsidRPr="00E86063">
        <w:t>The following Supporting Information is available free of charge at the ACS website:</w:t>
      </w:r>
    </w:p>
    <w:p w14:paraId="3D374D4A" w14:textId="7D343DEC" w:rsidR="00C47C14" w:rsidRPr="00CC6387" w:rsidRDefault="00C47C14" w:rsidP="00E86063">
      <w:pPr>
        <w:pStyle w:val="Nagwek1"/>
      </w:pPr>
      <w:r w:rsidRPr="00CC6387">
        <w:t>1.</w:t>
      </w:r>
      <w:r w:rsidRPr="00CC6387">
        <w:rPr>
          <w:rFonts w:hint="eastAsia"/>
        </w:rPr>
        <w:t> </w:t>
      </w:r>
      <w:r w:rsidRPr="00CC6387">
        <w:t xml:space="preserve"> Table S1. Summary of the MCMC simulations of the marginal posterior distributions of population-level model </w:t>
      </w:r>
      <w:r w:rsidRPr="00CC6387">
        <w:lastRenderedPageBreak/>
        <w:t xml:space="preserve">parameters; </w:t>
      </w:r>
      <w:r w:rsidR="004E7BD3" w:rsidRPr="004E7BD3">
        <w:t>Figure S1. Raw data</w:t>
      </w:r>
      <w:r w:rsidR="004E7BD3">
        <w:t xml:space="preserve">; </w:t>
      </w:r>
      <w:r w:rsidR="004E7BD3" w:rsidRPr="004E7BD3">
        <w:t>Figure S2. Functional group effects</w:t>
      </w:r>
      <w:r w:rsidR="004E7BD3">
        <w:t xml:space="preserve">; </w:t>
      </w:r>
      <w:r w:rsidR="004E7BD3" w:rsidRPr="004E7BD3">
        <w:t>Figure S3. GOF</w:t>
      </w:r>
      <w:r w:rsidR="004E7BD3">
        <w:t xml:space="preserve">; </w:t>
      </w:r>
      <w:r w:rsidR="004E7BD3" w:rsidRPr="004E7BD3">
        <w:t>Figure S4. Individual parameters</w:t>
      </w:r>
      <w:r w:rsidR="004E7BD3">
        <w:t xml:space="preserve">; </w:t>
      </w:r>
      <w:r w:rsidR="004E7BD3" w:rsidRPr="004E7BD3">
        <w:t>Figure S5. Eta plots</w:t>
      </w:r>
      <w:r w:rsidR="004E7BD3">
        <w:t xml:space="preserve">; </w:t>
      </w:r>
      <w:r w:rsidR="004E7BD3" w:rsidRPr="004E7BD3">
        <w:t>Figure S6. Compare limited data predictions.</w:t>
      </w:r>
    </w:p>
    <w:p w14:paraId="65727AB4" w14:textId="3C41A3D7" w:rsidR="00681A67" w:rsidRPr="008A7774" w:rsidRDefault="00681A67" w:rsidP="00E86063">
      <w:pPr>
        <w:pStyle w:val="Nagwek1"/>
      </w:pPr>
      <w:r w:rsidRPr="008A7774">
        <w:t>AUTHOR INFORMATION</w:t>
      </w:r>
    </w:p>
    <w:p w14:paraId="73DA382F" w14:textId="77777777" w:rsidR="00681A67" w:rsidRPr="008A7774" w:rsidRDefault="00681A67" w:rsidP="00E86063">
      <w:pPr>
        <w:pStyle w:val="Nagwek2"/>
      </w:pPr>
      <w:r w:rsidRPr="008A7774">
        <w:t>Corresponding Author</w:t>
      </w:r>
    </w:p>
    <w:p w14:paraId="03DFA5B1" w14:textId="35E42AB4" w:rsidR="00E86063" w:rsidRPr="00E86063" w:rsidRDefault="00681A67" w:rsidP="00E86063">
      <w:pPr>
        <w:pStyle w:val="StyleFACorrespondingAuthorFootnote7pt"/>
        <w:rPr>
          <w:color w:val="auto"/>
        </w:rPr>
      </w:pPr>
      <w:r w:rsidRPr="008A7774">
        <w:rPr>
          <w:color w:val="auto"/>
        </w:rPr>
        <w:t xml:space="preserve">* wiczling@gumed.edu.pl </w:t>
      </w:r>
    </w:p>
    <w:p w14:paraId="4333FD9C" w14:textId="77777777" w:rsidR="00681A67" w:rsidRPr="008A7774" w:rsidRDefault="00681A67" w:rsidP="00E86063">
      <w:pPr>
        <w:pStyle w:val="Nagwek2"/>
      </w:pPr>
      <w:r w:rsidRPr="008A7774">
        <w:t>Author Contributions</w:t>
      </w:r>
    </w:p>
    <w:p w14:paraId="3C9530EC" w14:textId="3A58A47B" w:rsidR="00681A67" w:rsidRPr="008A7774" w:rsidRDefault="00681A67" w:rsidP="006F1F34">
      <w:pPr>
        <w:pStyle w:val="StyleFACorrespondingAuthorFootnote7pt"/>
        <w:rPr>
          <w:color w:val="auto"/>
        </w:rPr>
      </w:pPr>
      <w:r w:rsidRPr="008A7774">
        <w:rPr>
          <w:color w:val="auto"/>
        </w:rPr>
        <w:t xml:space="preserve">PW conceived the presented idea, </w:t>
      </w:r>
      <w:r w:rsidR="00296A78" w:rsidRPr="008A7774">
        <w:rPr>
          <w:color w:val="auto"/>
        </w:rPr>
        <w:t>analyzed the data</w:t>
      </w:r>
      <w:r w:rsidR="00296A78">
        <w:rPr>
          <w:color w:val="auto"/>
        </w:rPr>
        <w:t xml:space="preserve"> </w:t>
      </w:r>
      <w:r w:rsidR="00485539">
        <w:rPr>
          <w:color w:val="auto"/>
        </w:rPr>
        <w:t>and</w:t>
      </w:r>
      <w:r w:rsidR="00296A78" w:rsidRPr="008A7774">
        <w:rPr>
          <w:color w:val="auto"/>
        </w:rPr>
        <w:t xml:space="preserve"> wrote the paper</w:t>
      </w:r>
      <w:r w:rsidR="00296A78">
        <w:rPr>
          <w:color w:val="auto"/>
        </w:rPr>
        <w:t>.</w:t>
      </w:r>
    </w:p>
    <w:p w14:paraId="037FE549" w14:textId="7D1B2494" w:rsidR="00BC22CE" w:rsidRPr="00EE20B5" w:rsidRDefault="00681A67" w:rsidP="00EE20B5">
      <w:pPr>
        <w:pStyle w:val="StyleFACorrespondingAuthorFootnote7pt"/>
        <w:rPr>
          <w:color w:val="auto"/>
        </w:rPr>
      </w:pPr>
      <w:r w:rsidRPr="00EE20B5">
        <w:rPr>
          <w:b/>
          <w:bCs/>
          <w:color w:val="auto"/>
          <w:sz w:val="19"/>
          <w:szCs w:val="19"/>
        </w:rPr>
        <w:t>Notes</w:t>
      </w:r>
      <w:r w:rsidRPr="008A7774">
        <w:rPr>
          <w:color w:val="auto"/>
        </w:rPr>
        <w:br/>
        <w:t>The author declare no competing financial interest.</w:t>
      </w:r>
    </w:p>
    <w:p w14:paraId="2B1E3029" w14:textId="1B757115" w:rsidR="00681A67" w:rsidRPr="008A7774" w:rsidRDefault="00681A67" w:rsidP="00E86063">
      <w:pPr>
        <w:pStyle w:val="Nagwek1"/>
      </w:pPr>
      <w:r w:rsidRPr="008A7774">
        <w:t>FUNDING</w:t>
      </w:r>
    </w:p>
    <w:p w14:paraId="3F09794D" w14:textId="7D0391D5" w:rsidR="008A7774" w:rsidRPr="00EE20B5" w:rsidRDefault="008A7774" w:rsidP="00E86063">
      <w:pPr>
        <w:pStyle w:val="Nagwek1"/>
        <w:rPr>
          <w:b w:val="0"/>
          <w:bCs w:val="0"/>
        </w:rPr>
      </w:pPr>
      <w:r w:rsidRPr="004D4A2B">
        <w:rPr>
          <w:b w:val="0"/>
          <w:bCs w:val="0"/>
        </w:rPr>
        <w:t>This work was supported entirely by departmental funds</w:t>
      </w:r>
    </w:p>
    <w:p w14:paraId="2777C2BB" w14:textId="1557401A" w:rsidR="000531F1" w:rsidRDefault="000531F1" w:rsidP="00E86063">
      <w:pPr>
        <w:pStyle w:val="Nagwek1"/>
      </w:pPr>
      <w:r w:rsidRPr="008A7774">
        <w:t>ACKNOWLEDG</w:t>
      </w:r>
      <w:r w:rsidR="0007398F" w:rsidRPr="008A7774">
        <w:t>MENT</w:t>
      </w:r>
    </w:p>
    <w:p w14:paraId="4F42D313" w14:textId="488F9B00" w:rsidR="00EE20B5" w:rsidRPr="00EE20B5" w:rsidRDefault="00EE20B5" w:rsidP="00EE20B5">
      <w:r>
        <w:t>To my wife, for her constant support.</w:t>
      </w:r>
    </w:p>
    <w:p w14:paraId="71A16986" w14:textId="483A3B59" w:rsidR="00F76B8E" w:rsidRPr="00EE20B5" w:rsidRDefault="00681A67" w:rsidP="00EE20B5">
      <w:pPr>
        <w:pStyle w:val="Nagwek1"/>
      </w:pPr>
      <w:r w:rsidRPr="008A7774">
        <w:t>REFERENCES</w:t>
      </w:r>
    </w:p>
    <w:p w14:paraId="76A2ECCD" w14:textId="77777777" w:rsidR="000812CB" w:rsidRPr="000812CB" w:rsidRDefault="008A7774" w:rsidP="000812CB">
      <w:pPr>
        <w:pStyle w:val="Bibliografia"/>
      </w:pPr>
      <w:r>
        <w:rPr>
          <w:color w:val="FF0000"/>
          <w:lang w:val="en-IN"/>
        </w:rPr>
        <w:fldChar w:fldCharType="begin"/>
      </w:r>
      <w:r>
        <w:rPr>
          <w:color w:val="FF0000"/>
          <w:lang w:val="en-IN"/>
        </w:rPr>
        <w:instrText xml:space="preserve"> ADDIN ZOTERO_BIBL {"uncited":[],"omitted":[],"custom":[]} CSL_BIBLIOGRAPHY </w:instrText>
      </w:r>
      <w:r>
        <w:rPr>
          <w:color w:val="FF0000"/>
          <w:lang w:val="en-IN"/>
        </w:rPr>
        <w:fldChar w:fldCharType="separate"/>
      </w:r>
      <w:r w:rsidR="000812CB" w:rsidRPr="000812CB">
        <w:t>(1)</w:t>
      </w:r>
      <w:r w:rsidR="000812CB" w:rsidRPr="000812CB">
        <w:tab/>
        <w:t xml:space="preserve">Wen, Y.; </w:t>
      </w:r>
      <w:proofErr w:type="spellStart"/>
      <w:r w:rsidR="000812CB" w:rsidRPr="000812CB">
        <w:t>Talebi</w:t>
      </w:r>
      <w:proofErr w:type="spellEnd"/>
      <w:r w:rsidR="000812CB" w:rsidRPr="000812CB">
        <w:t xml:space="preserve">, M.; Amos, R. I. J.; </w:t>
      </w:r>
      <w:proofErr w:type="spellStart"/>
      <w:r w:rsidR="000812CB" w:rsidRPr="000812CB">
        <w:t>Szucs</w:t>
      </w:r>
      <w:proofErr w:type="spellEnd"/>
      <w:r w:rsidR="000812CB" w:rsidRPr="000812CB">
        <w:t xml:space="preserve">, R.; Dolan, J. W.; Pohl, C. A.; Haddad, P. R. Retention Prediction in Reversed Phase High Performance Liquid Chromatography Using Quantitative Structure-Retention Relationships Applied to the Hydrophobic Subtraction Model. </w:t>
      </w:r>
      <w:r w:rsidR="000812CB" w:rsidRPr="000812CB">
        <w:rPr>
          <w:i/>
          <w:iCs/>
        </w:rPr>
        <w:t>Journal of Chromatography A</w:t>
      </w:r>
      <w:r w:rsidR="000812CB" w:rsidRPr="000812CB">
        <w:t xml:space="preserve"> </w:t>
      </w:r>
      <w:r w:rsidR="000812CB" w:rsidRPr="000812CB">
        <w:rPr>
          <w:b/>
          <w:bCs/>
        </w:rPr>
        <w:t>2018</w:t>
      </w:r>
      <w:r w:rsidR="000812CB" w:rsidRPr="000812CB">
        <w:t xml:space="preserve">, </w:t>
      </w:r>
      <w:r w:rsidR="000812CB" w:rsidRPr="000812CB">
        <w:rPr>
          <w:i/>
          <w:iCs/>
        </w:rPr>
        <w:t>1541</w:t>
      </w:r>
      <w:r w:rsidR="000812CB" w:rsidRPr="000812CB">
        <w:t>, 1–11. https://doi.org/10.1016/j.chroma.2018.01.053.</w:t>
      </w:r>
    </w:p>
    <w:p w14:paraId="6363683C" w14:textId="77777777" w:rsidR="000812CB" w:rsidRPr="000812CB" w:rsidRDefault="000812CB" w:rsidP="000812CB">
      <w:pPr>
        <w:pStyle w:val="Bibliografia"/>
      </w:pPr>
      <w:r w:rsidRPr="000812CB">
        <w:t>(2)</w:t>
      </w:r>
      <w:r w:rsidRPr="000812CB">
        <w:tab/>
        <w:t xml:space="preserve">Park, S. H.; </w:t>
      </w:r>
      <w:proofErr w:type="spellStart"/>
      <w:r w:rsidRPr="000812CB">
        <w:t>Talebi</w:t>
      </w:r>
      <w:proofErr w:type="spellEnd"/>
      <w:r w:rsidRPr="000812CB">
        <w:t xml:space="preserve">, M.; Amos, R. I. J.; </w:t>
      </w:r>
      <w:proofErr w:type="spellStart"/>
      <w:r w:rsidRPr="000812CB">
        <w:t>Tyteca</w:t>
      </w:r>
      <w:proofErr w:type="spellEnd"/>
      <w:r w:rsidRPr="000812CB">
        <w:t xml:space="preserve">, E.; Haddad, P. R.; </w:t>
      </w:r>
      <w:proofErr w:type="spellStart"/>
      <w:r w:rsidRPr="000812CB">
        <w:t>Szucs</w:t>
      </w:r>
      <w:proofErr w:type="spellEnd"/>
      <w:r w:rsidRPr="000812CB">
        <w:t xml:space="preserve">, R.; Pohl, C. A.; Dolan, J. W. Towards a Chromatographic Similarity Index to Establish </w:t>
      </w:r>
      <w:proofErr w:type="spellStart"/>
      <w:r w:rsidRPr="000812CB">
        <w:t>Localised</w:t>
      </w:r>
      <w:proofErr w:type="spellEnd"/>
      <w:r w:rsidRPr="000812CB">
        <w:t xml:space="preserve"> Quantitative Structure-Retention Relationships for Retention Prediction. II Use of </w:t>
      </w:r>
      <w:proofErr w:type="spellStart"/>
      <w:r w:rsidRPr="000812CB">
        <w:t>Tanimoto</w:t>
      </w:r>
      <w:proofErr w:type="spellEnd"/>
      <w:r w:rsidRPr="000812CB">
        <w:t xml:space="preserve"> Similarity Index in Ion Chromatography. </w:t>
      </w:r>
      <w:r w:rsidRPr="000812CB">
        <w:rPr>
          <w:i/>
          <w:iCs/>
        </w:rPr>
        <w:t>Journal of Chromatography A</w:t>
      </w:r>
      <w:r w:rsidRPr="000812CB">
        <w:t xml:space="preserve"> </w:t>
      </w:r>
      <w:r w:rsidRPr="000812CB">
        <w:rPr>
          <w:b/>
          <w:bCs/>
        </w:rPr>
        <w:t>2017</w:t>
      </w:r>
      <w:r w:rsidRPr="000812CB">
        <w:t xml:space="preserve">, </w:t>
      </w:r>
      <w:r w:rsidRPr="000812CB">
        <w:rPr>
          <w:i/>
          <w:iCs/>
        </w:rPr>
        <w:t>1523</w:t>
      </w:r>
      <w:r w:rsidRPr="000812CB">
        <w:t>, 173–182. https://doi.org/10.1016/j.chroma.2017.02.054.</w:t>
      </w:r>
    </w:p>
    <w:p w14:paraId="77A2B80F" w14:textId="77777777" w:rsidR="000812CB" w:rsidRPr="000812CB" w:rsidRDefault="000812CB" w:rsidP="000812CB">
      <w:pPr>
        <w:pStyle w:val="Bibliografia"/>
      </w:pPr>
      <w:r w:rsidRPr="000812CB">
        <w:t>(3)</w:t>
      </w:r>
      <w:r w:rsidRPr="000812CB">
        <w:tab/>
        <w:t xml:space="preserve">Wiczling, P.; </w:t>
      </w:r>
      <w:proofErr w:type="spellStart"/>
      <w:r w:rsidRPr="000812CB">
        <w:t>Kamedulska</w:t>
      </w:r>
      <w:proofErr w:type="spellEnd"/>
      <w:r w:rsidRPr="000812CB">
        <w:t xml:space="preserve">, A.; </w:t>
      </w:r>
      <w:proofErr w:type="spellStart"/>
      <w:r w:rsidRPr="000812CB">
        <w:t>Kubik</w:t>
      </w:r>
      <w:proofErr w:type="spellEnd"/>
      <w:r w:rsidRPr="000812CB">
        <w:t xml:space="preserve">, Ł. Application of Bayesian Multilevel Modeling in the Quantitative Structure-Retention Relationship Studies of Heterogeneous Compounds. </w:t>
      </w:r>
      <w:r w:rsidRPr="000812CB">
        <w:rPr>
          <w:i/>
          <w:iCs/>
        </w:rPr>
        <w:t>Anal Chem</w:t>
      </w:r>
      <w:r w:rsidRPr="000812CB">
        <w:t xml:space="preserve"> </w:t>
      </w:r>
      <w:r w:rsidRPr="000812CB">
        <w:rPr>
          <w:b/>
          <w:bCs/>
        </w:rPr>
        <w:t>2021</w:t>
      </w:r>
      <w:r w:rsidRPr="000812CB">
        <w:t xml:space="preserve">, </w:t>
      </w:r>
      <w:r w:rsidRPr="000812CB">
        <w:rPr>
          <w:i/>
          <w:iCs/>
        </w:rPr>
        <w:t>93</w:t>
      </w:r>
      <w:r w:rsidRPr="000812CB">
        <w:t xml:space="preserve"> (18), 6961–6971. https://doi.org/10.1021/acs.analchem.0c05227.</w:t>
      </w:r>
    </w:p>
    <w:p w14:paraId="387C17BA" w14:textId="77777777" w:rsidR="000812CB" w:rsidRPr="000812CB" w:rsidRDefault="000812CB" w:rsidP="000812CB">
      <w:pPr>
        <w:pStyle w:val="Bibliografia"/>
      </w:pPr>
      <w:r w:rsidRPr="000812CB">
        <w:t>(4)</w:t>
      </w:r>
      <w:r w:rsidRPr="000812CB">
        <w:tab/>
      </w:r>
      <w:proofErr w:type="spellStart"/>
      <w:r w:rsidRPr="000812CB">
        <w:t>Kamedulska</w:t>
      </w:r>
      <w:proofErr w:type="spellEnd"/>
      <w:r w:rsidRPr="000812CB">
        <w:t xml:space="preserve">, A.; </w:t>
      </w:r>
      <w:proofErr w:type="spellStart"/>
      <w:r w:rsidRPr="000812CB">
        <w:t>Kubik</w:t>
      </w:r>
      <w:proofErr w:type="spellEnd"/>
      <w:r w:rsidRPr="000812CB">
        <w:t xml:space="preserve">, Ł.; Wiczling, P. Statistical Analysis of Isocratic Chromatographic Data Using Bayesian Modeling. </w:t>
      </w:r>
      <w:r w:rsidRPr="000812CB">
        <w:rPr>
          <w:i/>
          <w:iCs/>
        </w:rPr>
        <w:t>Analytical and Bioanalytical Chemistry</w:t>
      </w:r>
      <w:r w:rsidRPr="000812CB">
        <w:t xml:space="preserve"> </w:t>
      </w:r>
      <w:r w:rsidRPr="000812CB">
        <w:rPr>
          <w:b/>
          <w:bCs/>
        </w:rPr>
        <w:t>2022</w:t>
      </w:r>
      <w:r w:rsidRPr="000812CB">
        <w:t xml:space="preserve">, </w:t>
      </w:r>
      <w:r w:rsidRPr="000812CB">
        <w:rPr>
          <w:i/>
          <w:iCs/>
        </w:rPr>
        <w:t>414</w:t>
      </w:r>
      <w:r w:rsidRPr="000812CB">
        <w:t xml:space="preserve"> (11), 3471–348. https://doi.org/10.1007/s00216-022-03968-x.</w:t>
      </w:r>
    </w:p>
    <w:p w14:paraId="0BA71337" w14:textId="77777777" w:rsidR="000812CB" w:rsidRPr="000812CB" w:rsidRDefault="000812CB" w:rsidP="000812CB">
      <w:pPr>
        <w:pStyle w:val="Bibliografia"/>
      </w:pPr>
      <w:r w:rsidRPr="000812CB">
        <w:t>(5)</w:t>
      </w:r>
      <w:r w:rsidRPr="000812CB">
        <w:tab/>
      </w:r>
      <w:proofErr w:type="spellStart"/>
      <w:r w:rsidRPr="000812CB">
        <w:t>Kamedulska</w:t>
      </w:r>
      <w:proofErr w:type="spellEnd"/>
      <w:r w:rsidRPr="000812CB">
        <w:t xml:space="preserve">, A.; </w:t>
      </w:r>
      <w:proofErr w:type="spellStart"/>
      <w:r w:rsidRPr="000812CB">
        <w:t>Kubik</w:t>
      </w:r>
      <w:proofErr w:type="spellEnd"/>
      <w:r w:rsidRPr="000812CB">
        <w:t xml:space="preserve">, Ł.; </w:t>
      </w:r>
      <w:proofErr w:type="spellStart"/>
      <w:r w:rsidRPr="000812CB">
        <w:t>Jacyna</w:t>
      </w:r>
      <w:proofErr w:type="spellEnd"/>
      <w:r w:rsidRPr="000812CB">
        <w:t>, J.; Struck-</w:t>
      </w:r>
      <w:proofErr w:type="spellStart"/>
      <w:r w:rsidRPr="000812CB">
        <w:t>Lewicka</w:t>
      </w:r>
      <w:proofErr w:type="spellEnd"/>
      <w:r w:rsidRPr="000812CB">
        <w:t xml:space="preserve">, W.; </w:t>
      </w:r>
      <w:proofErr w:type="spellStart"/>
      <w:r w:rsidRPr="000812CB">
        <w:t>Markuszewski</w:t>
      </w:r>
      <w:proofErr w:type="spellEnd"/>
      <w:r w:rsidRPr="000812CB">
        <w:t xml:space="preserve">, M. J.; Wiczling, P. Toward the General Mechanistic Model of Liquid Chromatographic Retention. </w:t>
      </w:r>
      <w:r w:rsidRPr="000812CB">
        <w:rPr>
          <w:i/>
          <w:iCs/>
        </w:rPr>
        <w:t>Anal. Chem.</w:t>
      </w:r>
      <w:r w:rsidRPr="000812CB">
        <w:t xml:space="preserve"> </w:t>
      </w:r>
      <w:r w:rsidRPr="000812CB">
        <w:rPr>
          <w:b/>
          <w:bCs/>
        </w:rPr>
        <w:t>2022</w:t>
      </w:r>
      <w:r w:rsidRPr="000812CB">
        <w:t xml:space="preserve">, </w:t>
      </w:r>
      <w:r w:rsidRPr="000812CB">
        <w:rPr>
          <w:i/>
          <w:iCs/>
        </w:rPr>
        <w:t>94</w:t>
      </w:r>
      <w:r w:rsidRPr="000812CB">
        <w:t xml:space="preserve"> (31), 11070–11080. https://doi.org/10.1021/acs.analchem.2c02034.</w:t>
      </w:r>
    </w:p>
    <w:p w14:paraId="2398D3E3" w14:textId="77777777" w:rsidR="000812CB" w:rsidRPr="000812CB" w:rsidRDefault="000812CB" w:rsidP="000812CB">
      <w:pPr>
        <w:pStyle w:val="Bibliografia"/>
      </w:pPr>
      <w:r w:rsidRPr="000812CB">
        <w:t>(6)</w:t>
      </w:r>
      <w:r w:rsidRPr="000812CB">
        <w:tab/>
        <w:t xml:space="preserve">Wiczling, P. Analyzing Chromatographic Data Using Multilevel Modeling. </w:t>
      </w:r>
      <w:r w:rsidRPr="000812CB">
        <w:rPr>
          <w:i/>
          <w:iCs/>
        </w:rPr>
        <w:t xml:space="preserve">Anal </w:t>
      </w:r>
      <w:proofErr w:type="spellStart"/>
      <w:r w:rsidRPr="000812CB">
        <w:rPr>
          <w:i/>
          <w:iCs/>
        </w:rPr>
        <w:t>Bioanal</w:t>
      </w:r>
      <w:proofErr w:type="spellEnd"/>
      <w:r w:rsidRPr="000812CB">
        <w:rPr>
          <w:i/>
          <w:iCs/>
        </w:rPr>
        <w:t xml:space="preserve"> Chem</w:t>
      </w:r>
      <w:r w:rsidRPr="000812CB">
        <w:t xml:space="preserve"> </w:t>
      </w:r>
      <w:r w:rsidRPr="000812CB">
        <w:rPr>
          <w:b/>
          <w:bCs/>
        </w:rPr>
        <w:t>2018</w:t>
      </w:r>
      <w:r w:rsidRPr="000812CB">
        <w:t xml:space="preserve">, </w:t>
      </w:r>
      <w:r w:rsidRPr="000812CB">
        <w:rPr>
          <w:i/>
          <w:iCs/>
        </w:rPr>
        <w:t>410</w:t>
      </w:r>
      <w:r w:rsidRPr="000812CB">
        <w:t xml:space="preserve"> (16), 3905–3915. https://doi.org/10.1007/s00216-018-1061-3.</w:t>
      </w:r>
    </w:p>
    <w:p w14:paraId="39057A11" w14:textId="77777777" w:rsidR="000812CB" w:rsidRPr="000812CB" w:rsidRDefault="000812CB" w:rsidP="000812CB">
      <w:pPr>
        <w:pStyle w:val="Bibliografia"/>
      </w:pPr>
      <w:r w:rsidRPr="000812CB">
        <w:t>(7)</w:t>
      </w:r>
      <w:r w:rsidRPr="000812CB">
        <w:tab/>
        <w:t xml:space="preserve">Wiczling, P.; </w:t>
      </w:r>
      <w:proofErr w:type="spellStart"/>
      <w:r w:rsidRPr="000812CB">
        <w:t>Kamedulska</w:t>
      </w:r>
      <w:proofErr w:type="spellEnd"/>
      <w:r w:rsidRPr="000812CB">
        <w:t xml:space="preserve">, A. Comparison of Chromatographic Stationary Phases Using a Bayesian-Based Multilevel Model. </w:t>
      </w:r>
      <w:r w:rsidRPr="000812CB">
        <w:rPr>
          <w:i/>
          <w:iCs/>
        </w:rPr>
        <w:t>Anal Chem</w:t>
      </w:r>
      <w:r w:rsidRPr="000812CB">
        <w:t xml:space="preserve"> </w:t>
      </w:r>
      <w:r w:rsidRPr="000812CB">
        <w:rPr>
          <w:b/>
          <w:bCs/>
        </w:rPr>
        <w:t>2024</w:t>
      </w:r>
      <w:r w:rsidRPr="000812CB">
        <w:t xml:space="preserve">, </w:t>
      </w:r>
      <w:r w:rsidRPr="000812CB">
        <w:rPr>
          <w:i/>
          <w:iCs/>
        </w:rPr>
        <w:t>96</w:t>
      </w:r>
      <w:r w:rsidRPr="000812CB">
        <w:t xml:space="preserve"> (3), 1310–1319. https://doi.org/10.1021/acs.analchem.3c04697.</w:t>
      </w:r>
    </w:p>
    <w:p w14:paraId="2228A669" w14:textId="77777777" w:rsidR="000812CB" w:rsidRPr="000812CB" w:rsidRDefault="000812CB" w:rsidP="000812CB">
      <w:pPr>
        <w:pStyle w:val="Bibliografia"/>
      </w:pPr>
      <w:r w:rsidRPr="000812CB">
        <w:t>(8)</w:t>
      </w:r>
      <w:r w:rsidRPr="000812CB">
        <w:tab/>
      </w:r>
      <w:proofErr w:type="spellStart"/>
      <w:r w:rsidRPr="000812CB">
        <w:t>Kubik</w:t>
      </w:r>
      <w:proofErr w:type="spellEnd"/>
      <w:r w:rsidRPr="000812CB">
        <w:t xml:space="preserve">, Ł.; </w:t>
      </w:r>
      <w:proofErr w:type="spellStart"/>
      <w:r w:rsidRPr="000812CB">
        <w:t>Kaliszan</w:t>
      </w:r>
      <w:proofErr w:type="spellEnd"/>
      <w:r w:rsidRPr="000812CB">
        <w:t xml:space="preserve">, R.; Wiczling, P. Analysis of Isocratic-Chromatographic-Retention Data Using Bayesian Multilevel Modeling. </w:t>
      </w:r>
      <w:r w:rsidRPr="000812CB">
        <w:rPr>
          <w:i/>
          <w:iCs/>
        </w:rPr>
        <w:t>Anal Chem</w:t>
      </w:r>
      <w:r w:rsidRPr="000812CB">
        <w:t xml:space="preserve"> </w:t>
      </w:r>
      <w:r w:rsidRPr="000812CB">
        <w:rPr>
          <w:b/>
          <w:bCs/>
        </w:rPr>
        <w:t>2018</w:t>
      </w:r>
      <w:r w:rsidRPr="000812CB">
        <w:t xml:space="preserve">, </w:t>
      </w:r>
      <w:r w:rsidRPr="000812CB">
        <w:rPr>
          <w:i/>
          <w:iCs/>
        </w:rPr>
        <w:t>90</w:t>
      </w:r>
      <w:r w:rsidRPr="000812CB">
        <w:t xml:space="preserve"> (22), 13670–13679. https://doi.org/10.1021/acs.analchem.8b04033.</w:t>
      </w:r>
    </w:p>
    <w:p w14:paraId="0C84C185" w14:textId="77777777" w:rsidR="000812CB" w:rsidRPr="000812CB" w:rsidRDefault="000812CB" w:rsidP="000812CB">
      <w:pPr>
        <w:pStyle w:val="Bibliografia"/>
      </w:pPr>
      <w:r w:rsidRPr="000812CB">
        <w:t>(9)</w:t>
      </w:r>
      <w:r w:rsidRPr="000812CB">
        <w:tab/>
        <w:t xml:space="preserve">Wiczling, P.; </w:t>
      </w:r>
      <w:proofErr w:type="spellStart"/>
      <w:r w:rsidRPr="000812CB">
        <w:t>Kubik</w:t>
      </w:r>
      <w:proofErr w:type="spellEnd"/>
      <w:r w:rsidRPr="000812CB">
        <w:t xml:space="preserve">, Ł.; </w:t>
      </w:r>
      <w:proofErr w:type="spellStart"/>
      <w:r w:rsidRPr="000812CB">
        <w:t>Kaliszan</w:t>
      </w:r>
      <w:proofErr w:type="spellEnd"/>
      <w:r w:rsidRPr="000812CB">
        <w:t xml:space="preserve">, R. Maximum A Posteriori Bayesian Estimation of Chromatographic Parameters by Limited Number of Experiments. </w:t>
      </w:r>
      <w:r w:rsidRPr="000812CB">
        <w:rPr>
          <w:i/>
          <w:iCs/>
        </w:rPr>
        <w:t>Anal Chem</w:t>
      </w:r>
      <w:r w:rsidRPr="000812CB">
        <w:t xml:space="preserve"> </w:t>
      </w:r>
      <w:r w:rsidRPr="000812CB">
        <w:rPr>
          <w:b/>
          <w:bCs/>
        </w:rPr>
        <w:t>2015</w:t>
      </w:r>
      <w:r w:rsidRPr="000812CB">
        <w:t xml:space="preserve">, </w:t>
      </w:r>
      <w:r w:rsidRPr="000812CB">
        <w:rPr>
          <w:i/>
          <w:iCs/>
        </w:rPr>
        <w:t>87</w:t>
      </w:r>
      <w:r w:rsidRPr="000812CB">
        <w:t xml:space="preserve"> (14), 7241–7249. https://doi.org/10.1021/acs.analchem.5b01195.</w:t>
      </w:r>
    </w:p>
    <w:p w14:paraId="5C00C7B5" w14:textId="77777777" w:rsidR="000812CB" w:rsidRPr="000812CB" w:rsidRDefault="000812CB" w:rsidP="000812CB">
      <w:pPr>
        <w:pStyle w:val="Bibliografia"/>
      </w:pPr>
      <w:r w:rsidRPr="000812CB">
        <w:t>(10)</w:t>
      </w:r>
      <w:r w:rsidRPr="000812CB">
        <w:tab/>
      </w:r>
      <w:r w:rsidRPr="000812CB">
        <w:rPr>
          <w:i/>
          <w:iCs/>
        </w:rPr>
        <w:t>retentionprediction.org/</w:t>
      </w:r>
      <w:proofErr w:type="spellStart"/>
      <w:r w:rsidRPr="000812CB">
        <w:rPr>
          <w:i/>
          <w:iCs/>
        </w:rPr>
        <w:t>hplc</w:t>
      </w:r>
      <w:proofErr w:type="spellEnd"/>
      <w:r w:rsidRPr="000812CB">
        <w:rPr>
          <w:i/>
          <w:iCs/>
        </w:rPr>
        <w:t xml:space="preserve"> - accurate HPLC retention prediction</w:t>
      </w:r>
      <w:r w:rsidRPr="000812CB">
        <w:t>. https://www.retentionprediction.org/hplc/database/ (accessed 2025-07-17).</w:t>
      </w:r>
    </w:p>
    <w:p w14:paraId="24FA5408" w14:textId="77777777" w:rsidR="000812CB" w:rsidRPr="000812CB" w:rsidRDefault="000812CB" w:rsidP="000812CB">
      <w:pPr>
        <w:pStyle w:val="Bibliografia"/>
      </w:pPr>
      <w:r w:rsidRPr="000812CB">
        <w:t>(11)</w:t>
      </w:r>
      <w:r w:rsidRPr="000812CB">
        <w:tab/>
        <w:t xml:space="preserve">Boswell, P. G.; Schellenberg, J. R.; </w:t>
      </w:r>
      <w:proofErr w:type="spellStart"/>
      <w:r w:rsidRPr="000812CB">
        <w:t>Carr</w:t>
      </w:r>
      <w:proofErr w:type="spellEnd"/>
      <w:r w:rsidRPr="000812CB">
        <w:t xml:space="preserve">, P. W.; Cohen, J. D.; </w:t>
      </w:r>
      <w:proofErr w:type="spellStart"/>
      <w:r w:rsidRPr="000812CB">
        <w:t>Hegeman</w:t>
      </w:r>
      <w:proofErr w:type="spellEnd"/>
      <w:r w:rsidRPr="000812CB">
        <w:t xml:space="preserve">, A. D. A Study on Retention “Projection” as a Supplementary Means for Compound Identification by Liquid Chromatography–Mass Spectrometry Capable of Predicting Retention with Different Gradients, Flow Rates, and Instruments. </w:t>
      </w:r>
      <w:r w:rsidRPr="000812CB">
        <w:rPr>
          <w:i/>
          <w:iCs/>
        </w:rPr>
        <w:t>Journal of Chromatography A</w:t>
      </w:r>
      <w:r w:rsidRPr="000812CB">
        <w:t xml:space="preserve"> </w:t>
      </w:r>
      <w:r w:rsidRPr="000812CB">
        <w:rPr>
          <w:b/>
          <w:bCs/>
        </w:rPr>
        <w:t>2011</w:t>
      </w:r>
      <w:r w:rsidRPr="000812CB">
        <w:t xml:space="preserve">, </w:t>
      </w:r>
      <w:r w:rsidRPr="000812CB">
        <w:rPr>
          <w:i/>
          <w:iCs/>
        </w:rPr>
        <w:t>1218</w:t>
      </w:r>
      <w:r w:rsidRPr="000812CB">
        <w:t xml:space="preserve"> (38), 6732–6741. https://doi.org/10.1016/j.chroma.2011.07.105.</w:t>
      </w:r>
    </w:p>
    <w:p w14:paraId="32767240" w14:textId="77777777" w:rsidR="000812CB" w:rsidRPr="000812CB" w:rsidRDefault="000812CB" w:rsidP="000812CB">
      <w:pPr>
        <w:pStyle w:val="Bibliografia"/>
      </w:pPr>
      <w:r w:rsidRPr="000812CB">
        <w:t>(12)</w:t>
      </w:r>
      <w:r w:rsidRPr="000812CB">
        <w:tab/>
        <w:t xml:space="preserve">Boswell, P. G.; Schellenberg, J. R.; </w:t>
      </w:r>
      <w:proofErr w:type="spellStart"/>
      <w:r w:rsidRPr="000812CB">
        <w:t>Carr</w:t>
      </w:r>
      <w:proofErr w:type="spellEnd"/>
      <w:r w:rsidRPr="000812CB">
        <w:t xml:space="preserve">, P. W.; Cohen, J. D.; </w:t>
      </w:r>
      <w:proofErr w:type="spellStart"/>
      <w:r w:rsidRPr="000812CB">
        <w:t>Hegeman</w:t>
      </w:r>
      <w:proofErr w:type="spellEnd"/>
      <w:r w:rsidRPr="000812CB">
        <w:t xml:space="preserve">, A. D. Easy and Accurate High-Performance Liquid Chromatography Retention Prediction with Different Gradients, Flow Rates, and Instruments by Back-Calculation of Gradient and Flow Rate Profiles. </w:t>
      </w:r>
      <w:r w:rsidRPr="000812CB">
        <w:rPr>
          <w:i/>
          <w:iCs/>
        </w:rPr>
        <w:t>Journal of Chromatography A</w:t>
      </w:r>
      <w:r w:rsidRPr="000812CB">
        <w:t xml:space="preserve"> </w:t>
      </w:r>
      <w:r w:rsidRPr="000812CB">
        <w:rPr>
          <w:b/>
          <w:bCs/>
        </w:rPr>
        <w:t>2011</w:t>
      </w:r>
      <w:r w:rsidRPr="000812CB">
        <w:t xml:space="preserve">, </w:t>
      </w:r>
      <w:r w:rsidRPr="000812CB">
        <w:rPr>
          <w:i/>
          <w:iCs/>
        </w:rPr>
        <w:t>1218</w:t>
      </w:r>
      <w:r w:rsidRPr="000812CB">
        <w:t xml:space="preserve"> (38), 6742–6749. https://doi.org/10.1016/j.chroma.2011.07.070.</w:t>
      </w:r>
    </w:p>
    <w:p w14:paraId="0509D5B3" w14:textId="77777777" w:rsidR="000812CB" w:rsidRPr="000812CB" w:rsidRDefault="000812CB" w:rsidP="000812CB">
      <w:pPr>
        <w:pStyle w:val="Bibliografia"/>
      </w:pPr>
      <w:r w:rsidRPr="000812CB">
        <w:t>(13)</w:t>
      </w:r>
      <w:r w:rsidRPr="000812CB">
        <w:tab/>
        <w:t xml:space="preserve">Landrum, G.; Tosco, P.; Kelley, B.; Rodriguez, R.; Cosgrove, D.; </w:t>
      </w:r>
      <w:proofErr w:type="spellStart"/>
      <w:r w:rsidRPr="000812CB">
        <w:t>Vianello</w:t>
      </w:r>
      <w:proofErr w:type="spellEnd"/>
      <w:r w:rsidRPr="000812CB">
        <w:t xml:space="preserve">, R.; </w:t>
      </w:r>
      <w:proofErr w:type="spellStart"/>
      <w:r w:rsidRPr="000812CB">
        <w:t>sriniker</w:t>
      </w:r>
      <w:proofErr w:type="spellEnd"/>
      <w:r w:rsidRPr="000812CB">
        <w:t xml:space="preserve">; </w:t>
      </w:r>
      <w:proofErr w:type="spellStart"/>
      <w:r w:rsidRPr="000812CB">
        <w:t>Gedeck</w:t>
      </w:r>
      <w:proofErr w:type="spellEnd"/>
      <w:r w:rsidRPr="000812CB">
        <w:t xml:space="preserve">, P.; Jones, G.; Kawashima, E.; </w:t>
      </w:r>
      <w:proofErr w:type="spellStart"/>
      <w:r w:rsidRPr="000812CB">
        <w:t>NadineSchneider</w:t>
      </w:r>
      <w:proofErr w:type="spellEnd"/>
      <w:r w:rsidRPr="000812CB">
        <w:t xml:space="preserve">; </w:t>
      </w:r>
      <w:proofErr w:type="spellStart"/>
      <w:r w:rsidRPr="000812CB">
        <w:t>Nealschneider</w:t>
      </w:r>
      <w:proofErr w:type="spellEnd"/>
      <w:r w:rsidRPr="000812CB">
        <w:t xml:space="preserve">, D.; </w:t>
      </w:r>
      <w:proofErr w:type="spellStart"/>
      <w:r w:rsidRPr="000812CB">
        <w:t>Dalke</w:t>
      </w:r>
      <w:proofErr w:type="spellEnd"/>
      <w:r w:rsidRPr="000812CB">
        <w:t xml:space="preserve">, A.; Swain, M.; Cole, B.; </w:t>
      </w:r>
      <w:proofErr w:type="spellStart"/>
      <w:r w:rsidRPr="000812CB">
        <w:t>tadhurst-cdd</w:t>
      </w:r>
      <w:proofErr w:type="spellEnd"/>
      <w:r w:rsidRPr="000812CB">
        <w:t xml:space="preserve">; Turk, S.; </w:t>
      </w:r>
      <w:proofErr w:type="spellStart"/>
      <w:r w:rsidRPr="000812CB">
        <w:t>Savelev</w:t>
      </w:r>
      <w:proofErr w:type="spellEnd"/>
      <w:r w:rsidRPr="000812CB">
        <w:t xml:space="preserve">, A.; </w:t>
      </w:r>
      <w:proofErr w:type="spellStart"/>
      <w:r w:rsidRPr="000812CB">
        <w:t>Vaucher</w:t>
      </w:r>
      <w:proofErr w:type="spellEnd"/>
      <w:r w:rsidRPr="000812CB">
        <w:t xml:space="preserve">, A.; </w:t>
      </w:r>
      <w:proofErr w:type="spellStart"/>
      <w:r w:rsidRPr="000812CB">
        <w:t>Wójcikowski</w:t>
      </w:r>
      <w:proofErr w:type="spellEnd"/>
      <w:r w:rsidRPr="000812CB">
        <w:t xml:space="preserve">, M.; Take, I.; Walker, R.; </w:t>
      </w:r>
      <w:proofErr w:type="spellStart"/>
      <w:r w:rsidRPr="000812CB">
        <w:t>Scalfani</w:t>
      </w:r>
      <w:proofErr w:type="spellEnd"/>
      <w:r w:rsidRPr="000812CB">
        <w:t xml:space="preserve">, V. F.; </w:t>
      </w:r>
      <w:proofErr w:type="spellStart"/>
      <w:r w:rsidRPr="000812CB">
        <w:t>Faara</w:t>
      </w:r>
      <w:proofErr w:type="spellEnd"/>
      <w:r w:rsidRPr="000812CB">
        <w:t xml:space="preserve">, H.; </w:t>
      </w:r>
      <w:proofErr w:type="spellStart"/>
      <w:r w:rsidRPr="000812CB">
        <w:t>Ujihara</w:t>
      </w:r>
      <w:proofErr w:type="spellEnd"/>
      <w:r w:rsidRPr="000812CB">
        <w:t xml:space="preserve">, K.; Probst, D.; </w:t>
      </w:r>
      <w:proofErr w:type="spellStart"/>
      <w:r w:rsidRPr="000812CB">
        <w:t>Maeder</w:t>
      </w:r>
      <w:proofErr w:type="spellEnd"/>
      <w:r w:rsidRPr="000812CB">
        <w:t xml:space="preserve">, N.; Monat, J.; </w:t>
      </w:r>
      <w:proofErr w:type="spellStart"/>
      <w:r w:rsidRPr="000812CB">
        <w:t>Lehtivarjo</w:t>
      </w:r>
      <w:proofErr w:type="spellEnd"/>
      <w:r w:rsidRPr="000812CB">
        <w:t xml:space="preserve">, J.; </w:t>
      </w:r>
      <w:proofErr w:type="spellStart"/>
      <w:r w:rsidRPr="000812CB">
        <w:t>godin</w:t>
      </w:r>
      <w:proofErr w:type="spellEnd"/>
      <w:r w:rsidRPr="000812CB">
        <w:t xml:space="preserve">,  </w:t>
      </w:r>
      <w:proofErr w:type="spellStart"/>
      <w:r w:rsidRPr="000812CB">
        <w:t>guillaume</w:t>
      </w:r>
      <w:proofErr w:type="spellEnd"/>
      <w:r w:rsidRPr="000812CB">
        <w:t xml:space="preserve">. </w:t>
      </w:r>
      <w:proofErr w:type="spellStart"/>
      <w:r w:rsidRPr="000812CB">
        <w:t>Rdkit</w:t>
      </w:r>
      <w:proofErr w:type="spellEnd"/>
      <w:r w:rsidRPr="000812CB">
        <w:t>/</w:t>
      </w:r>
      <w:proofErr w:type="spellStart"/>
      <w:r w:rsidRPr="000812CB">
        <w:t>Rdkit</w:t>
      </w:r>
      <w:proofErr w:type="spellEnd"/>
      <w:r w:rsidRPr="000812CB">
        <w:t>: 2025_03_4 (Q1 2025) Release, 2025. https://doi.org/10.5281/zenodo.15773589.</w:t>
      </w:r>
    </w:p>
    <w:p w14:paraId="6557DC56" w14:textId="77777777" w:rsidR="000812CB" w:rsidRPr="000812CB" w:rsidRDefault="000812CB" w:rsidP="000812CB">
      <w:pPr>
        <w:pStyle w:val="Bibliografia"/>
      </w:pPr>
      <w:r w:rsidRPr="000812CB">
        <w:t>(14)</w:t>
      </w:r>
      <w:r w:rsidRPr="000812CB">
        <w:tab/>
      </w:r>
      <w:proofErr w:type="spellStart"/>
      <w:r w:rsidRPr="000812CB">
        <w:t>Nikitas</w:t>
      </w:r>
      <w:proofErr w:type="spellEnd"/>
      <w:r w:rsidRPr="000812CB">
        <w:t>, P.; Pappa-</w:t>
      </w:r>
      <w:proofErr w:type="spellStart"/>
      <w:r w:rsidRPr="000812CB">
        <w:t>Louisi</w:t>
      </w:r>
      <w:proofErr w:type="spellEnd"/>
      <w:r w:rsidRPr="000812CB">
        <w:t xml:space="preserve">, A. Retention Models for Isocratic and Gradient Elution in Reversed-Phase Liquid Chromatography. </w:t>
      </w:r>
      <w:r w:rsidRPr="000812CB">
        <w:rPr>
          <w:i/>
          <w:iCs/>
        </w:rPr>
        <w:t>Journal of Chromatography A</w:t>
      </w:r>
      <w:r w:rsidRPr="000812CB">
        <w:t xml:space="preserve"> </w:t>
      </w:r>
      <w:r w:rsidRPr="000812CB">
        <w:rPr>
          <w:b/>
          <w:bCs/>
        </w:rPr>
        <w:t>2009</w:t>
      </w:r>
      <w:r w:rsidRPr="000812CB">
        <w:t xml:space="preserve">, </w:t>
      </w:r>
      <w:r w:rsidRPr="000812CB">
        <w:rPr>
          <w:i/>
          <w:iCs/>
        </w:rPr>
        <w:t>1216</w:t>
      </w:r>
      <w:r w:rsidRPr="000812CB">
        <w:t xml:space="preserve"> (10), 1737–1755. https://doi.org/10.1016/j.chroma.2008.09.051.</w:t>
      </w:r>
    </w:p>
    <w:p w14:paraId="76ACC4CD" w14:textId="77777777" w:rsidR="000812CB" w:rsidRPr="000812CB" w:rsidRDefault="000812CB" w:rsidP="000812CB">
      <w:pPr>
        <w:pStyle w:val="Bibliografia"/>
      </w:pPr>
      <w:r w:rsidRPr="000812CB">
        <w:t>(15)</w:t>
      </w:r>
      <w:r w:rsidRPr="000812CB">
        <w:tab/>
        <w:t xml:space="preserve">Carpenter, B.; Gelman, A.; Hoffman, M. D.; Lee, D.; Goodrich, B.; Betancourt, M.; Brubaker, M.; Guo, J.; Li, P.; Riddell, A. Stan: A Probabilistic Programming Language. </w:t>
      </w:r>
      <w:r w:rsidRPr="000812CB">
        <w:rPr>
          <w:i/>
          <w:iCs/>
        </w:rPr>
        <w:t>Journal of statistical software</w:t>
      </w:r>
      <w:r w:rsidRPr="000812CB">
        <w:t xml:space="preserve"> </w:t>
      </w:r>
      <w:r w:rsidRPr="000812CB">
        <w:rPr>
          <w:b/>
          <w:bCs/>
        </w:rPr>
        <w:t>2017</w:t>
      </w:r>
      <w:r w:rsidRPr="000812CB">
        <w:t xml:space="preserve">, </w:t>
      </w:r>
      <w:r w:rsidRPr="000812CB">
        <w:rPr>
          <w:i/>
          <w:iCs/>
        </w:rPr>
        <w:t>76</w:t>
      </w:r>
      <w:r w:rsidRPr="000812CB">
        <w:t xml:space="preserve"> (1).</w:t>
      </w:r>
    </w:p>
    <w:p w14:paraId="5D06EC73" w14:textId="77777777" w:rsidR="000812CB" w:rsidRPr="000812CB" w:rsidRDefault="000812CB" w:rsidP="000812CB">
      <w:pPr>
        <w:pStyle w:val="Bibliografia"/>
      </w:pPr>
      <w:r w:rsidRPr="000812CB">
        <w:t>(16)</w:t>
      </w:r>
      <w:r w:rsidRPr="000812CB">
        <w:tab/>
        <w:t xml:space="preserve">RStudio Team. </w:t>
      </w:r>
      <w:r w:rsidRPr="000812CB">
        <w:rPr>
          <w:i/>
          <w:iCs/>
        </w:rPr>
        <w:t>RStudio: Integrated Development Environment for R</w:t>
      </w:r>
      <w:r w:rsidRPr="000812CB">
        <w:t>; RStudio, PBC.: Boston, MA, 2020.</w:t>
      </w:r>
    </w:p>
    <w:p w14:paraId="6DA9DAE8" w14:textId="77777777" w:rsidR="000812CB" w:rsidRPr="000812CB" w:rsidRDefault="000812CB" w:rsidP="000812CB">
      <w:pPr>
        <w:pStyle w:val="Bibliografia"/>
      </w:pPr>
      <w:r w:rsidRPr="000812CB">
        <w:t>(17)</w:t>
      </w:r>
      <w:r w:rsidRPr="000812CB">
        <w:tab/>
      </w:r>
      <w:proofErr w:type="spellStart"/>
      <w:r w:rsidRPr="000812CB">
        <w:t>Gritti</w:t>
      </w:r>
      <w:proofErr w:type="spellEnd"/>
      <w:r w:rsidRPr="000812CB">
        <w:t xml:space="preserve">, F. Perspective on the Future Approaches to Predict Retention in Liquid Chromatography. </w:t>
      </w:r>
      <w:r w:rsidRPr="000812CB">
        <w:rPr>
          <w:i/>
          <w:iCs/>
        </w:rPr>
        <w:t>Anal. Chem.</w:t>
      </w:r>
      <w:r w:rsidRPr="000812CB">
        <w:t xml:space="preserve"> </w:t>
      </w:r>
      <w:r w:rsidRPr="000812CB">
        <w:rPr>
          <w:b/>
          <w:bCs/>
        </w:rPr>
        <w:t>2021</w:t>
      </w:r>
      <w:r w:rsidRPr="000812CB">
        <w:t xml:space="preserve">, </w:t>
      </w:r>
      <w:r w:rsidRPr="000812CB">
        <w:rPr>
          <w:i/>
          <w:iCs/>
        </w:rPr>
        <w:t>93</w:t>
      </w:r>
      <w:r w:rsidRPr="000812CB">
        <w:t xml:space="preserve"> (14), 5653–5664. https://doi.org/10.1021/acs.analchem.0c05078.</w:t>
      </w:r>
    </w:p>
    <w:p w14:paraId="585A3563" w14:textId="34E91286" w:rsidR="00F76B8E" w:rsidRPr="00CC6387" w:rsidRDefault="008A7774" w:rsidP="008A7774">
      <w:pPr>
        <w:spacing w:after="0"/>
        <w:rPr>
          <w:color w:val="FF0000"/>
          <w:lang w:val="en-IN"/>
        </w:rPr>
      </w:pPr>
      <w:r>
        <w:rPr>
          <w:color w:val="FF0000"/>
          <w:lang w:val="en-IN"/>
        </w:rPr>
        <w:fldChar w:fldCharType="end"/>
      </w:r>
    </w:p>
    <w:p w14:paraId="710736E5" w14:textId="77E6BA48" w:rsidR="00444FCA" w:rsidRPr="00CC6387" w:rsidRDefault="00444FCA" w:rsidP="00CD1664">
      <w:pPr>
        <w:spacing w:after="0"/>
        <w:rPr>
          <w:color w:val="FF0000"/>
        </w:rPr>
      </w:pPr>
    </w:p>
    <w:p w14:paraId="4BC80072" w14:textId="3D6E2AAD" w:rsidR="00681A67" w:rsidRPr="00CC6387" w:rsidRDefault="00681A67" w:rsidP="00DC1996">
      <w:pPr>
        <w:pStyle w:val="TDAckTitle"/>
        <w:rPr>
          <w:color w:val="FF0000"/>
        </w:rPr>
      </w:pPr>
    </w:p>
    <w:p w14:paraId="52C6013C" w14:textId="77777777" w:rsidR="00681A67" w:rsidRPr="00CC6387" w:rsidRDefault="00681A67" w:rsidP="00B22794">
      <w:pPr>
        <w:pStyle w:val="SNSynopsisTOC"/>
        <w:sectPr w:rsidR="00681A67" w:rsidRPr="00CC6387" w:rsidSect="00D50B59">
          <w:type w:val="continuous"/>
          <w:pgSz w:w="12240" w:h="15840"/>
          <w:pgMar w:top="720" w:right="1094" w:bottom="720" w:left="1094" w:header="720" w:footer="720" w:gutter="0"/>
          <w:cols w:num="2" w:space="461"/>
        </w:sectPr>
      </w:pPr>
    </w:p>
    <w:p w14:paraId="112A4340" w14:textId="77777777" w:rsidR="00681A67" w:rsidRPr="00CC6387" w:rsidRDefault="00681A67" w:rsidP="00B22794">
      <w:pPr>
        <w:pStyle w:val="SNSynopsisTOC"/>
      </w:pPr>
    </w:p>
    <w:p w14:paraId="1D62A9AC" w14:textId="77777777" w:rsidR="00681A67" w:rsidRPr="00CC6387" w:rsidRDefault="00681A67" w:rsidP="006F1F34">
      <w:pPr>
        <w:pStyle w:val="TFReferencesSection"/>
        <w:rPr>
          <w:rStyle w:val="Odwoanieprzypisukocowego"/>
          <w:color w:val="FF0000"/>
        </w:rPr>
        <w:sectPr w:rsidR="00681A67" w:rsidRPr="00CC6387" w:rsidSect="00D50B59">
          <w:type w:val="continuous"/>
          <w:pgSz w:w="12240" w:h="15840"/>
          <w:pgMar w:top="720" w:right="1094" w:bottom="720" w:left="1094" w:header="720" w:footer="720" w:gutter="0"/>
          <w:cols w:space="461"/>
        </w:sectPr>
      </w:pPr>
    </w:p>
    <w:p w14:paraId="6D13E088" w14:textId="77777777" w:rsidR="00681A67" w:rsidRPr="00B22794" w:rsidRDefault="00681A67" w:rsidP="00B22794">
      <w:pPr>
        <w:pStyle w:val="SNSynopsisTOC"/>
      </w:pPr>
      <w:r w:rsidRPr="00B22794">
        <w:t>TABLE OF CONTENTS (TOC)</w:t>
      </w:r>
    </w:p>
    <w:p w14:paraId="595AE9CD" w14:textId="34954228" w:rsidR="00307796" w:rsidRPr="00CC6387" w:rsidRDefault="008B29D0" w:rsidP="006F1F34">
      <w:pPr>
        <w:rPr>
          <w:color w:val="FF0000"/>
        </w:rPr>
      </w:pPr>
      <w:r>
        <w:rPr>
          <w:noProof/>
          <w:color w:val="FF0000"/>
        </w:rPr>
        <w:lastRenderedPageBreak/>
        <w:drawing>
          <wp:inline distT="0" distB="0" distL="0" distR="0" wp14:anchorId="5D17B8D1" wp14:editId="37A4BA50">
            <wp:extent cx="2971800" cy="160020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71800" cy="1600200"/>
                    </a:xfrm>
                    <a:prstGeom prst="rect">
                      <a:avLst/>
                    </a:prstGeom>
                  </pic:spPr>
                </pic:pic>
              </a:graphicData>
            </a:graphic>
          </wp:inline>
        </w:drawing>
      </w:r>
    </w:p>
    <w:sectPr w:rsidR="00307796" w:rsidRPr="00CC6387" w:rsidSect="00D50B59">
      <w:headerReference w:type="even" r:id="rId15"/>
      <w:footerReference w:type="even" r:id="rId16"/>
      <w:footerReference w:type="default" r:id="rId17"/>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479C79" w14:textId="77777777" w:rsidR="00B86B7B" w:rsidRDefault="00B86B7B" w:rsidP="006F1F34">
      <w:r>
        <w:separator/>
      </w:r>
    </w:p>
    <w:p w14:paraId="464AA267" w14:textId="77777777" w:rsidR="00B86B7B" w:rsidRDefault="00B86B7B"/>
    <w:p w14:paraId="38451818" w14:textId="77777777" w:rsidR="00B86B7B" w:rsidRDefault="00B86B7B" w:rsidP="001A093C"/>
  </w:endnote>
  <w:endnote w:type="continuationSeparator" w:id="0">
    <w:p w14:paraId="786753FB" w14:textId="77777777" w:rsidR="00B86B7B" w:rsidRDefault="00B86B7B" w:rsidP="006F1F34">
      <w:r>
        <w:continuationSeparator/>
      </w:r>
    </w:p>
    <w:p w14:paraId="2F0DCDAE" w14:textId="77777777" w:rsidR="00B86B7B" w:rsidRDefault="00B86B7B"/>
    <w:p w14:paraId="3F984BAD" w14:textId="77777777" w:rsidR="00B86B7B" w:rsidRDefault="00B86B7B" w:rsidP="001A093C"/>
  </w:endnote>
  <w:endnote w:type="continuationNotice" w:id="1">
    <w:p w14:paraId="0BB5AC92" w14:textId="77777777" w:rsidR="00B86B7B" w:rsidRDefault="00B86B7B">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Arno Pro">
    <w:altName w:val="Times New Roman"/>
    <w:charset w:val="00"/>
    <w:family w:val="auto"/>
    <w:pitch w:val="default"/>
  </w:font>
  <w:font w:name="Myriad Pro Light">
    <w:altName w:val="Times New Roman"/>
    <w:panose1 w:val="00000000000000000000"/>
    <w:charset w:val="00"/>
    <w:family w:val="roman"/>
    <w:notTrueType/>
    <w:pitch w:val="default"/>
  </w:font>
  <w:font w:name="Times">
    <w:altName w:val="Times New Roman"/>
    <w:panose1 w:val="02020603050405020304"/>
    <w:charset w:val="00"/>
    <w:family w:val="roman"/>
    <w:pitch w:val="default"/>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EE"/>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3DB99" w14:textId="77777777" w:rsidR="0016291A" w:rsidRDefault="0016291A" w:rsidP="006F1F34">
    <w:pPr>
      <w:rPr>
        <w:rStyle w:val="Numerstrony"/>
      </w:rPr>
    </w:pPr>
    <w:r>
      <w:rPr>
        <w:rStyle w:val="Numerstrony"/>
      </w:rPr>
      <w:t xml:space="preserve">PAGE  </w:t>
    </w:r>
    <w:r>
      <w:rPr>
        <w:rStyle w:val="Numerstrony"/>
        <w:noProof/>
      </w:rPr>
      <w:t>2</w:t>
    </w:r>
  </w:p>
  <w:p w14:paraId="577C55BF" w14:textId="77777777" w:rsidR="0016291A" w:rsidRDefault="0016291A" w:rsidP="006F1F3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0777A" w14:textId="77777777" w:rsidR="0016291A" w:rsidRDefault="0016291A"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1</w:t>
    </w:r>
    <w:r>
      <w:rPr>
        <w:rStyle w:val="Numerstrony"/>
      </w:rPr>
      <w:fldChar w:fldCharType="end"/>
    </w:r>
  </w:p>
  <w:p w14:paraId="444463D4" w14:textId="77777777" w:rsidR="0016291A" w:rsidRDefault="0016291A" w:rsidP="006F1F34">
    <w:pPr>
      <w:pStyle w:val="Stopka"/>
    </w:pPr>
  </w:p>
  <w:p w14:paraId="0EB6940F" w14:textId="77777777" w:rsidR="0016291A" w:rsidRDefault="0016291A" w:rsidP="006F1F34"/>
  <w:p w14:paraId="0524463C" w14:textId="77777777" w:rsidR="0016291A" w:rsidRDefault="0016291A"/>
  <w:p w14:paraId="05E6E2A2" w14:textId="77777777" w:rsidR="0016291A" w:rsidRDefault="0016291A" w:rsidP="001A093C"/>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DF772" w14:textId="77777777" w:rsidR="0016291A" w:rsidRDefault="0016291A"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sidR="00EF56F3">
      <w:rPr>
        <w:rStyle w:val="Numerstrony"/>
        <w:noProof/>
      </w:rPr>
      <w:t>9</w:t>
    </w:r>
    <w:r>
      <w:rPr>
        <w:rStyle w:val="Numerstrony"/>
      </w:rPr>
      <w:fldChar w:fldCharType="end"/>
    </w:r>
  </w:p>
  <w:p w14:paraId="3D2ABC03" w14:textId="77777777" w:rsidR="0016291A" w:rsidRDefault="0016291A" w:rsidP="006F1F34">
    <w:pPr>
      <w:pStyle w:val="Stopka"/>
    </w:pPr>
  </w:p>
  <w:p w14:paraId="2B7B92A3" w14:textId="77777777" w:rsidR="0016291A" w:rsidRDefault="0016291A" w:rsidP="006F1F34"/>
  <w:p w14:paraId="5C616F60" w14:textId="77777777" w:rsidR="0016291A" w:rsidRDefault="0016291A"/>
  <w:p w14:paraId="454C9AF2" w14:textId="77777777" w:rsidR="0016291A" w:rsidRDefault="0016291A" w:rsidP="001A093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B885A2" w14:textId="77777777" w:rsidR="00B86B7B" w:rsidRDefault="00B86B7B" w:rsidP="006F1F34">
      <w:r>
        <w:separator/>
      </w:r>
    </w:p>
    <w:p w14:paraId="78EB6ED7" w14:textId="77777777" w:rsidR="00B86B7B" w:rsidRDefault="00B86B7B"/>
    <w:p w14:paraId="7B0829E2" w14:textId="77777777" w:rsidR="00B86B7B" w:rsidRDefault="00B86B7B" w:rsidP="001A093C"/>
  </w:footnote>
  <w:footnote w:type="continuationSeparator" w:id="0">
    <w:p w14:paraId="2727D46E" w14:textId="77777777" w:rsidR="00B86B7B" w:rsidRDefault="00B86B7B" w:rsidP="006F1F34">
      <w:r>
        <w:continuationSeparator/>
      </w:r>
    </w:p>
    <w:p w14:paraId="3E0D3F0E" w14:textId="77777777" w:rsidR="00B86B7B" w:rsidRDefault="00B86B7B"/>
    <w:p w14:paraId="1D38C452" w14:textId="77777777" w:rsidR="00B86B7B" w:rsidRDefault="00B86B7B" w:rsidP="001A093C"/>
  </w:footnote>
  <w:footnote w:type="continuationNotice" w:id="1">
    <w:p w14:paraId="3F9448A6" w14:textId="77777777" w:rsidR="00B86B7B" w:rsidRDefault="00B86B7B">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4BE8C" w14:textId="77777777" w:rsidR="0016291A" w:rsidRDefault="0016291A" w:rsidP="006F1F34"/>
  <w:p w14:paraId="6890F2E1" w14:textId="77777777" w:rsidR="0016291A" w:rsidRDefault="0016291A"/>
  <w:p w14:paraId="1055CAF1" w14:textId="77777777" w:rsidR="0016291A" w:rsidRDefault="0016291A" w:rsidP="001A093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8AE330B"/>
    <w:multiLevelType w:val="hybridMultilevel"/>
    <w:tmpl w:val="171A9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7"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8"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9" w15:restartNumberingAfterBreak="0">
    <w:nsid w:val="71300AB4"/>
    <w:multiLevelType w:val="multilevel"/>
    <w:tmpl w:val="8C90D3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2"/>
  </w:num>
  <w:num w:numId="3">
    <w:abstractNumId w:val="6"/>
  </w:num>
  <w:num w:numId="4">
    <w:abstractNumId w:val="3"/>
  </w:num>
  <w:num w:numId="5">
    <w:abstractNumId w:val="1"/>
  </w:num>
  <w:num w:numId="6">
    <w:abstractNumId w:val="0"/>
  </w:num>
  <w:num w:numId="7">
    <w:abstractNumId w:val="8"/>
  </w:num>
  <w:num w:numId="8">
    <w:abstractNumId w:val="7"/>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A67"/>
    <w:rsid w:val="0000274F"/>
    <w:rsid w:val="00003BE2"/>
    <w:rsid w:val="00007583"/>
    <w:rsid w:val="00011705"/>
    <w:rsid w:val="000133BD"/>
    <w:rsid w:val="00014745"/>
    <w:rsid w:val="00016ACE"/>
    <w:rsid w:val="0002176F"/>
    <w:rsid w:val="00021B58"/>
    <w:rsid w:val="00021C3E"/>
    <w:rsid w:val="00024F82"/>
    <w:rsid w:val="00025B86"/>
    <w:rsid w:val="000263E0"/>
    <w:rsid w:val="000268E3"/>
    <w:rsid w:val="00040DB8"/>
    <w:rsid w:val="00040F94"/>
    <w:rsid w:val="000427A1"/>
    <w:rsid w:val="00042D4E"/>
    <w:rsid w:val="00042FA8"/>
    <w:rsid w:val="000432C3"/>
    <w:rsid w:val="00050891"/>
    <w:rsid w:val="000531F1"/>
    <w:rsid w:val="00057BDC"/>
    <w:rsid w:val="00062F27"/>
    <w:rsid w:val="0006411C"/>
    <w:rsid w:val="00065898"/>
    <w:rsid w:val="000707D9"/>
    <w:rsid w:val="00070D9C"/>
    <w:rsid w:val="00071CC9"/>
    <w:rsid w:val="000729A0"/>
    <w:rsid w:val="0007398F"/>
    <w:rsid w:val="00076E68"/>
    <w:rsid w:val="0007776D"/>
    <w:rsid w:val="000812CB"/>
    <w:rsid w:val="00083091"/>
    <w:rsid w:val="000849C3"/>
    <w:rsid w:val="0009212E"/>
    <w:rsid w:val="000927BB"/>
    <w:rsid w:val="00093166"/>
    <w:rsid w:val="00094A15"/>
    <w:rsid w:val="00095461"/>
    <w:rsid w:val="000B091E"/>
    <w:rsid w:val="000B3CFA"/>
    <w:rsid w:val="000C3724"/>
    <w:rsid w:val="000C4FDE"/>
    <w:rsid w:val="000E335C"/>
    <w:rsid w:val="000E3A09"/>
    <w:rsid w:val="000E4395"/>
    <w:rsid w:val="000E7C90"/>
    <w:rsid w:val="000F0DC0"/>
    <w:rsid w:val="000F3D65"/>
    <w:rsid w:val="000F625E"/>
    <w:rsid w:val="000F6AF6"/>
    <w:rsid w:val="001045D4"/>
    <w:rsid w:val="0010603D"/>
    <w:rsid w:val="00106908"/>
    <w:rsid w:val="00106932"/>
    <w:rsid w:val="00107C62"/>
    <w:rsid w:val="0011068C"/>
    <w:rsid w:val="00115AC3"/>
    <w:rsid w:val="00116085"/>
    <w:rsid w:val="00121476"/>
    <w:rsid w:val="00122CCD"/>
    <w:rsid w:val="0012307D"/>
    <w:rsid w:val="0012449B"/>
    <w:rsid w:val="00124D57"/>
    <w:rsid w:val="001254DF"/>
    <w:rsid w:val="00127580"/>
    <w:rsid w:val="00131473"/>
    <w:rsid w:val="0013334A"/>
    <w:rsid w:val="00133A0D"/>
    <w:rsid w:val="0013477C"/>
    <w:rsid w:val="00135F49"/>
    <w:rsid w:val="00136950"/>
    <w:rsid w:val="00136DA7"/>
    <w:rsid w:val="00137E59"/>
    <w:rsid w:val="00141451"/>
    <w:rsid w:val="00141F4E"/>
    <w:rsid w:val="00142AEE"/>
    <w:rsid w:val="00144F0B"/>
    <w:rsid w:val="001459C1"/>
    <w:rsid w:val="0014607D"/>
    <w:rsid w:val="00154337"/>
    <w:rsid w:val="0015589D"/>
    <w:rsid w:val="0016291A"/>
    <w:rsid w:val="001636BC"/>
    <w:rsid w:val="00164575"/>
    <w:rsid w:val="001657D6"/>
    <w:rsid w:val="00165F8A"/>
    <w:rsid w:val="001661BC"/>
    <w:rsid w:val="001713CC"/>
    <w:rsid w:val="00171E12"/>
    <w:rsid w:val="00171F9A"/>
    <w:rsid w:val="0017275F"/>
    <w:rsid w:val="0017280D"/>
    <w:rsid w:val="001733D5"/>
    <w:rsid w:val="0017511E"/>
    <w:rsid w:val="001779A6"/>
    <w:rsid w:val="00183DB3"/>
    <w:rsid w:val="001851E5"/>
    <w:rsid w:val="001909B8"/>
    <w:rsid w:val="00191952"/>
    <w:rsid w:val="001A093C"/>
    <w:rsid w:val="001A44EE"/>
    <w:rsid w:val="001A6032"/>
    <w:rsid w:val="001A6BF6"/>
    <w:rsid w:val="001A759F"/>
    <w:rsid w:val="001B20DE"/>
    <w:rsid w:val="001B3F13"/>
    <w:rsid w:val="001B5589"/>
    <w:rsid w:val="001C438D"/>
    <w:rsid w:val="001C51DA"/>
    <w:rsid w:val="001C7C6D"/>
    <w:rsid w:val="001C7D54"/>
    <w:rsid w:val="001D010E"/>
    <w:rsid w:val="001D0281"/>
    <w:rsid w:val="001D5DF3"/>
    <w:rsid w:val="001D632D"/>
    <w:rsid w:val="001E059D"/>
    <w:rsid w:val="001E1C52"/>
    <w:rsid w:val="001E2A90"/>
    <w:rsid w:val="001E3A00"/>
    <w:rsid w:val="001E7337"/>
    <w:rsid w:val="001F2B31"/>
    <w:rsid w:val="001F472C"/>
    <w:rsid w:val="00200F95"/>
    <w:rsid w:val="00201B73"/>
    <w:rsid w:val="00210FBB"/>
    <w:rsid w:val="00215CE0"/>
    <w:rsid w:val="0021715D"/>
    <w:rsid w:val="00224250"/>
    <w:rsid w:val="00224312"/>
    <w:rsid w:val="0022438A"/>
    <w:rsid w:val="002266B0"/>
    <w:rsid w:val="00230674"/>
    <w:rsid w:val="00231E98"/>
    <w:rsid w:val="00232FD8"/>
    <w:rsid w:val="00240336"/>
    <w:rsid w:val="002409A8"/>
    <w:rsid w:val="00241270"/>
    <w:rsid w:val="00247329"/>
    <w:rsid w:val="00252612"/>
    <w:rsid w:val="002549F9"/>
    <w:rsid w:val="002566EE"/>
    <w:rsid w:val="00256A0B"/>
    <w:rsid w:val="002600CE"/>
    <w:rsid w:val="00260E14"/>
    <w:rsid w:val="002652A0"/>
    <w:rsid w:val="00265E1E"/>
    <w:rsid w:val="002664E2"/>
    <w:rsid w:val="00266E05"/>
    <w:rsid w:val="002677AE"/>
    <w:rsid w:val="0027491C"/>
    <w:rsid w:val="00276190"/>
    <w:rsid w:val="00277642"/>
    <w:rsid w:val="0027777B"/>
    <w:rsid w:val="002837E9"/>
    <w:rsid w:val="00284B6E"/>
    <w:rsid w:val="0028542A"/>
    <w:rsid w:val="0029049D"/>
    <w:rsid w:val="0029085A"/>
    <w:rsid w:val="00293129"/>
    <w:rsid w:val="002933E5"/>
    <w:rsid w:val="00296159"/>
    <w:rsid w:val="00296636"/>
    <w:rsid w:val="00296662"/>
    <w:rsid w:val="00296A78"/>
    <w:rsid w:val="002A08E8"/>
    <w:rsid w:val="002A0C5E"/>
    <w:rsid w:val="002A1632"/>
    <w:rsid w:val="002A2653"/>
    <w:rsid w:val="002A308A"/>
    <w:rsid w:val="002A3AAD"/>
    <w:rsid w:val="002A400F"/>
    <w:rsid w:val="002A42E7"/>
    <w:rsid w:val="002B09C4"/>
    <w:rsid w:val="002B1E65"/>
    <w:rsid w:val="002B2DBE"/>
    <w:rsid w:val="002B3F0F"/>
    <w:rsid w:val="002B4E98"/>
    <w:rsid w:val="002B66D6"/>
    <w:rsid w:val="002B6C1C"/>
    <w:rsid w:val="002B70F2"/>
    <w:rsid w:val="002C3B8E"/>
    <w:rsid w:val="002C499D"/>
    <w:rsid w:val="002C5970"/>
    <w:rsid w:val="002E1AEA"/>
    <w:rsid w:val="002E39A7"/>
    <w:rsid w:val="002E3F37"/>
    <w:rsid w:val="002E574F"/>
    <w:rsid w:val="002F00E2"/>
    <w:rsid w:val="002F1CA4"/>
    <w:rsid w:val="002F2803"/>
    <w:rsid w:val="002F2D48"/>
    <w:rsid w:val="002F411D"/>
    <w:rsid w:val="002F5A14"/>
    <w:rsid w:val="0030207E"/>
    <w:rsid w:val="0030302C"/>
    <w:rsid w:val="00305636"/>
    <w:rsid w:val="00307796"/>
    <w:rsid w:val="00312F01"/>
    <w:rsid w:val="00312F95"/>
    <w:rsid w:val="003207B4"/>
    <w:rsid w:val="0032296C"/>
    <w:rsid w:val="003268F4"/>
    <w:rsid w:val="003275D3"/>
    <w:rsid w:val="003304EB"/>
    <w:rsid w:val="00334643"/>
    <w:rsid w:val="00335FB0"/>
    <w:rsid w:val="00336A10"/>
    <w:rsid w:val="00336C07"/>
    <w:rsid w:val="00337D7A"/>
    <w:rsid w:val="003455EB"/>
    <w:rsid w:val="00347266"/>
    <w:rsid w:val="00347D51"/>
    <w:rsid w:val="00350F5F"/>
    <w:rsid w:val="0036064A"/>
    <w:rsid w:val="0036171A"/>
    <w:rsid w:val="00363FF3"/>
    <w:rsid w:val="00366BD7"/>
    <w:rsid w:val="003723C7"/>
    <w:rsid w:val="00384D2E"/>
    <w:rsid w:val="00387929"/>
    <w:rsid w:val="0039351D"/>
    <w:rsid w:val="003936B1"/>
    <w:rsid w:val="00395AFE"/>
    <w:rsid w:val="00396385"/>
    <w:rsid w:val="003978A1"/>
    <w:rsid w:val="003A0308"/>
    <w:rsid w:val="003A18EC"/>
    <w:rsid w:val="003A1B24"/>
    <w:rsid w:val="003A2C68"/>
    <w:rsid w:val="003A6328"/>
    <w:rsid w:val="003A6CC0"/>
    <w:rsid w:val="003B04DE"/>
    <w:rsid w:val="003B35B0"/>
    <w:rsid w:val="003B4213"/>
    <w:rsid w:val="003B5F97"/>
    <w:rsid w:val="003C250B"/>
    <w:rsid w:val="003C399B"/>
    <w:rsid w:val="003C4CBF"/>
    <w:rsid w:val="003C5A1E"/>
    <w:rsid w:val="003C70BC"/>
    <w:rsid w:val="003D2195"/>
    <w:rsid w:val="003D3D9A"/>
    <w:rsid w:val="003D7366"/>
    <w:rsid w:val="003D758A"/>
    <w:rsid w:val="003D7DD6"/>
    <w:rsid w:val="003E4501"/>
    <w:rsid w:val="003E5361"/>
    <w:rsid w:val="003E5B4E"/>
    <w:rsid w:val="003E6950"/>
    <w:rsid w:val="003F22E3"/>
    <w:rsid w:val="003F5CAA"/>
    <w:rsid w:val="00402BC0"/>
    <w:rsid w:val="00402FF4"/>
    <w:rsid w:val="0040368F"/>
    <w:rsid w:val="0040478C"/>
    <w:rsid w:val="00407F85"/>
    <w:rsid w:val="00410C59"/>
    <w:rsid w:val="00411B27"/>
    <w:rsid w:val="00413AAC"/>
    <w:rsid w:val="0041547A"/>
    <w:rsid w:val="00420C81"/>
    <w:rsid w:val="00423172"/>
    <w:rsid w:val="0042715D"/>
    <w:rsid w:val="00427BE2"/>
    <w:rsid w:val="00431F86"/>
    <w:rsid w:val="004342CD"/>
    <w:rsid w:val="00436A61"/>
    <w:rsid w:val="00440AAA"/>
    <w:rsid w:val="00440AF1"/>
    <w:rsid w:val="00441F83"/>
    <w:rsid w:val="00444FCA"/>
    <w:rsid w:val="004451B1"/>
    <w:rsid w:val="004512F4"/>
    <w:rsid w:val="00454C8D"/>
    <w:rsid w:val="0045566C"/>
    <w:rsid w:val="00455E6C"/>
    <w:rsid w:val="00463CEB"/>
    <w:rsid w:val="00465041"/>
    <w:rsid w:val="0046593F"/>
    <w:rsid w:val="004659A5"/>
    <w:rsid w:val="004679FA"/>
    <w:rsid w:val="00467A90"/>
    <w:rsid w:val="004731A6"/>
    <w:rsid w:val="004746D3"/>
    <w:rsid w:val="004772D9"/>
    <w:rsid w:val="0047784E"/>
    <w:rsid w:val="00480F46"/>
    <w:rsid w:val="00483CA9"/>
    <w:rsid w:val="00485539"/>
    <w:rsid w:val="00486C24"/>
    <w:rsid w:val="004878A6"/>
    <w:rsid w:val="004914BE"/>
    <w:rsid w:val="00494DFC"/>
    <w:rsid w:val="00494E5A"/>
    <w:rsid w:val="004A3ED2"/>
    <w:rsid w:val="004A4958"/>
    <w:rsid w:val="004A599E"/>
    <w:rsid w:val="004A7647"/>
    <w:rsid w:val="004B1070"/>
    <w:rsid w:val="004B7BF9"/>
    <w:rsid w:val="004C0D1F"/>
    <w:rsid w:val="004C1F07"/>
    <w:rsid w:val="004C2468"/>
    <w:rsid w:val="004C3D84"/>
    <w:rsid w:val="004C683E"/>
    <w:rsid w:val="004D0F23"/>
    <w:rsid w:val="004D1DCE"/>
    <w:rsid w:val="004D27FE"/>
    <w:rsid w:val="004D2C83"/>
    <w:rsid w:val="004D4A2B"/>
    <w:rsid w:val="004D5360"/>
    <w:rsid w:val="004E0A78"/>
    <w:rsid w:val="004E7056"/>
    <w:rsid w:val="004E7768"/>
    <w:rsid w:val="004E7BD3"/>
    <w:rsid w:val="004F18AB"/>
    <w:rsid w:val="004F36EC"/>
    <w:rsid w:val="004F5488"/>
    <w:rsid w:val="004F55C3"/>
    <w:rsid w:val="004F71C4"/>
    <w:rsid w:val="004F7B08"/>
    <w:rsid w:val="00501FCC"/>
    <w:rsid w:val="005053B9"/>
    <w:rsid w:val="00507DB8"/>
    <w:rsid w:val="00512071"/>
    <w:rsid w:val="00515167"/>
    <w:rsid w:val="00515C88"/>
    <w:rsid w:val="00523691"/>
    <w:rsid w:val="00523CA9"/>
    <w:rsid w:val="00524308"/>
    <w:rsid w:val="00526833"/>
    <w:rsid w:val="00530624"/>
    <w:rsid w:val="00536328"/>
    <w:rsid w:val="00537E0D"/>
    <w:rsid w:val="00540A9F"/>
    <w:rsid w:val="00540AFE"/>
    <w:rsid w:val="00543C8A"/>
    <w:rsid w:val="00544A7A"/>
    <w:rsid w:val="00544B8A"/>
    <w:rsid w:val="0054601F"/>
    <w:rsid w:val="00553EF9"/>
    <w:rsid w:val="0056090D"/>
    <w:rsid w:val="00560EA7"/>
    <w:rsid w:val="00565E01"/>
    <w:rsid w:val="00574E28"/>
    <w:rsid w:val="0058003C"/>
    <w:rsid w:val="005806E2"/>
    <w:rsid w:val="00581482"/>
    <w:rsid w:val="0058288E"/>
    <w:rsid w:val="0058584F"/>
    <w:rsid w:val="00587D74"/>
    <w:rsid w:val="0059350D"/>
    <w:rsid w:val="0059613D"/>
    <w:rsid w:val="005A16D7"/>
    <w:rsid w:val="005A3B18"/>
    <w:rsid w:val="005A42DF"/>
    <w:rsid w:val="005A72B0"/>
    <w:rsid w:val="005B7D7D"/>
    <w:rsid w:val="005C2CA8"/>
    <w:rsid w:val="005D07B9"/>
    <w:rsid w:val="005D7547"/>
    <w:rsid w:val="005E5D7A"/>
    <w:rsid w:val="005F3ACF"/>
    <w:rsid w:val="005F4D6F"/>
    <w:rsid w:val="005F664F"/>
    <w:rsid w:val="005F7416"/>
    <w:rsid w:val="00601F64"/>
    <w:rsid w:val="00607981"/>
    <w:rsid w:val="00611347"/>
    <w:rsid w:val="00611502"/>
    <w:rsid w:val="006135C1"/>
    <w:rsid w:val="006163A4"/>
    <w:rsid w:val="00620323"/>
    <w:rsid w:val="00620801"/>
    <w:rsid w:val="00623050"/>
    <w:rsid w:val="0062384D"/>
    <w:rsid w:val="0062619D"/>
    <w:rsid w:val="00630434"/>
    <w:rsid w:val="0063114F"/>
    <w:rsid w:val="0063272A"/>
    <w:rsid w:val="00633951"/>
    <w:rsid w:val="006342E3"/>
    <w:rsid w:val="006368E2"/>
    <w:rsid w:val="00637B4A"/>
    <w:rsid w:val="00640555"/>
    <w:rsid w:val="00641D5E"/>
    <w:rsid w:val="00641FC1"/>
    <w:rsid w:val="00642266"/>
    <w:rsid w:val="006437E9"/>
    <w:rsid w:val="0064480A"/>
    <w:rsid w:val="00646BD1"/>
    <w:rsid w:val="00647D25"/>
    <w:rsid w:val="006502E2"/>
    <w:rsid w:val="006506B4"/>
    <w:rsid w:val="0065085B"/>
    <w:rsid w:val="0065176A"/>
    <w:rsid w:val="006525C7"/>
    <w:rsid w:val="00652AA5"/>
    <w:rsid w:val="00652C2E"/>
    <w:rsid w:val="0065335A"/>
    <w:rsid w:val="006576CA"/>
    <w:rsid w:val="006610E6"/>
    <w:rsid w:val="00662918"/>
    <w:rsid w:val="006653FD"/>
    <w:rsid w:val="00671B2F"/>
    <w:rsid w:val="0067237E"/>
    <w:rsid w:val="00672634"/>
    <w:rsid w:val="00675334"/>
    <w:rsid w:val="006760F5"/>
    <w:rsid w:val="006770C4"/>
    <w:rsid w:val="00677FEE"/>
    <w:rsid w:val="00681A67"/>
    <w:rsid w:val="0068285E"/>
    <w:rsid w:val="00682F64"/>
    <w:rsid w:val="00683B64"/>
    <w:rsid w:val="00684304"/>
    <w:rsid w:val="00684EBE"/>
    <w:rsid w:val="006863EF"/>
    <w:rsid w:val="006866F8"/>
    <w:rsid w:val="00687B7B"/>
    <w:rsid w:val="00694B05"/>
    <w:rsid w:val="00696651"/>
    <w:rsid w:val="006A0461"/>
    <w:rsid w:val="006A10B9"/>
    <w:rsid w:val="006A1943"/>
    <w:rsid w:val="006A518C"/>
    <w:rsid w:val="006A540D"/>
    <w:rsid w:val="006A5FF5"/>
    <w:rsid w:val="006A6481"/>
    <w:rsid w:val="006A78F8"/>
    <w:rsid w:val="006A7F49"/>
    <w:rsid w:val="006C7EAF"/>
    <w:rsid w:val="006D0A82"/>
    <w:rsid w:val="006D2D0E"/>
    <w:rsid w:val="006D65BE"/>
    <w:rsid w:val="006E17D8"/>
    <w:rsid w:val="006E1E62"/>
    <w:rsid w:val="006E2C23"/>
    <w:rsid w:val="006E5935"/>
    <w:rsid w:val="006F1693"/>
    <w:rsid w:val="006F1F34"/>
    <w:rsid w:val="006F70CF"/>
    <w:rsid w:val="006F786B"/>
    <w:rsid w:val="00700EFC"/>
    <w:rsid w:val="00702372"/>
    <w:rsid w:val="0070367F"/>
    <w:rsid w:val="00704C01"/>
    <w:rsid w:val="00704CA1"/>
    <w:rsid w:val="0070583A"/>
    <w:rsid w:val="00705E3A"/>
    <w:rsid w:val="00706B62"/>
    <w:rsid w:val="00707B58"/>
    <w:rsid w:val="00712102"/>
    <w:rsid w:val="00714AAE"/>
    <w:rsid w:val="00715825"/>
    <w:rsid w:val="00715AD8"/>
    <w:rsid w:val="0072143B"/>
    <w:rsid w:val="00721C5C"/>
    <w:rsid w:val="007232EE"/>
    <w:rsid w:val="007329C0"/>
    <w:rsid w:val="00734B32"/>
    <w:rsid w:val="0073794A"/>
    <w:rsid w:val="00737CBE"/>
    <w:rsid w:val="00744EB1"/>
    <w:rsid w:val="007520F5"/>
    <w:rsid w:val="00753B1E"/>
    <w:rsid w:val="007540D5"/>
    <w:rsid w:val="00757925"/>
    <w:rsid w:val="0076416D"/>
    <w:rsid w:val="00764728"/>
    <w:rsid w:val="00765DDF"/>
    <w:rsid w:val="0076762D"/>
    <w:rsid w:val="00772DE4"/>
    <w:rsid w:val="00776122"/>
    <w:rsid w:val="00780058"/>
    <w:rsid w:val="0078119E"/>
    <w:rsid w:val="00781CEB"/>
    <w:rsid w:val="007868A6"/>
    <w:rsid w:val="00790630"/>
    <w:rsid w:val="00791772"/>
    <w:rsid w:val="0079272A"/>
    <w:rsid w:val="00793CDA"/>
    <w:rsid w:val="00795055"/>
    <w:rsid w:val="00795C98"/>
    <w:rsid w:val="00796AFC"/>
    <w:rsid w:val="007A4130"/>
    <w:rsid w:val="007A70CD"/>
    <w:rsid w:val="007B157B"/>
    <w:rsid w:val="007B1BE1"/>
    <w:rsid w:val="007B2E24"/>
    <w:rsid w:val="007D03DF"/>
    <w:rsid w:val="007D1043"/>
    <w:rsid w:val="007D15FF"/>
    <w:rsid w:val="007D28FC"/>
    <w:rsid w:val="007D65B7"/>
    <w:rsid w:val="007D6631"/>
    <w:rsid w:val="007D7C0E"/>
    <w:rsid w:val="007E063C"/>
    <w:rsid w:val="007E39D0"/>
    <w:rsid w:val="007E7A5D"/>
    <w:rsid w:val="007F0C07"/>
    <w:rsid w:val="007F1B9C"/>
    <w:rsid w:val="007F22D1"/>
    <w:rsid w:val="007F7759"/>
    <w:rsid w:val="0080068F"/>
    <w:rsid w:val="0080184D"/>
    <w:rsid w:val="00802EAC"/>
    <w:rsid w:val="008036F3"/>
    <w:rsid w:val="00805496"/>
    <w:rsid w:val="00806C30"/>
    <w:rsid w:val="00812B40"/>
    <w:rsid w:val="00813DA6"/>
    <w:rsid w:val="00816480"/>
    <w:rsid w:val="00817FFB"/>
    <w:rsid w:val="008206F5"/>
    <w:rsid w:val="00820DEC"/>
    <w:rsid w:val="0082115E"/>
    <w:rsid w:val="00822047"/>
    <w:rsid w:val="00822D3A"/>
    <w:rsid w:val="00826867"/>
    <w:rsid w:val="00826A70"/>
    <w:rsid w:val="008313CD"/>
    <w:rsid w:val="00832CA7"/>
    <w:rsid w:val="00835A19"/>
    <w:rsid w:val="00836487"/>
    <w:rsid w:val="00837702"/>
    <w:rsid w:val="008411C8"/>
    <w:rsid w:val="00841C9F"/>
    <w:rsid w:val="00841D5B"/>
    <w:rsid w:val="008441E0"/>
    <w:rsid w:val="008451C4"/>
    <w:rsid w:val="0084757E"/>
    <w:rsid w:val="008478FA"/>
    <w:rsid w:val="008501C8"/>
    <w:rsid w:val="00851F19"/>
    <w:rsid w:val="008533C1"/>
    <w:rsid w:val="0085398C"/>
    <w:rsid w:val="00855571"/>
    <w:rsid w:val="00856301"/>
    <w:rsid w:val="00857755"/>
    <w:rsid w:val="00862064"/>
    <w:rsid w:val="00863077"/>
    <w:rsid w:val="0086645A"/>
    <w:rsid w:val="008677E5"/>
    <w:rsid w:val="00871273"/>
    <w:rsid w:val="00872D49"/>
    <w:rsid w:val="0087420D"/>
    <w:rsid w:val="00881669"/>
    <w:rsid w:val="008856E3"/>
    <w:rsid w:val="00885A86"/>
    <w:rsid w:val="00885ADD"/>
    <w:rsid w:val="00886FCB"/>
    <w:rsid w:val="00891D4E"/>
    <w:rsid w:val="00892754"/>
    <w:rsid w:val="0089422B"/>
    <w:rsid w:val="008A1C9F"/>
    <w:rsid w:val="008A22A6"/>
    <w:rsid w:val="008A351F"/>
    <w:rsid w:val="008A4F0A"/>
    <w:rsid w:val="008A6890"/>
    <w:rsid w:val="008A7774"/>
    <w:rsid w:val="008B29D0"/>
    <w:rsid w:val="008B3147"/>
    <w:rsid w:val="008B3F31"/>
    <w:rsid w:val="008B484A"/>
    <w:rsid w:val="008B5CAC"/>
    <w:rsid w:val="008B6DE0"/>
    <w:rsid w:val="008B6EF6"/>
    <w:rsid w:val="008B749B"/>
    <w:rsid w:val="008B7EE6"/>
    <w:rsid w:val="008C040D"/>
    <w:rsid w:val="008C1E2C"/>
    <w:rsid w:val="008C2141"/>
    <w:rsid w:val="008C3733"/>
    <w:rsid w:val="008C5056"/>
    <w:rsid w:val="008C5307"/>
    <w:rsid w:val="008C58E6"/>
    <w:rsid w:val="008D4093"/>
    <w:rsid w:val="008D4471"/>
    <w:rsid w:val="008D509C"/>
    <w:rsid w:val="008E0518"/>
    <w:rsid w:val="008E26C3"/>
    <w:rsid w:val="008E5304"/>
    <w:rsid w:val="008E5947"/>
    <w:rsid w:val="008E7A79"/>
    <w:rsid w:val="008F0CC2"/>
    <w:rsid w:val="008F0F0A"/>
    <w:rsid w:val="008F36E2"/>
    <w:rsid w:val="00900393"/>
    <w:rsid w:val="009027EF"/>
    <w:rsid w:val="009113FD"/>
    <w:rsid w:val="00911FDD"/>
    <w:rsid w:val="00913093"/>
    <w:rsid w:val="00915E83"/>
    <w:rsid w:val="00916D7C"/>
    <w:rsid w:val="00917EAD"/>
    <w:rsid w:val="00921203"/>
    <w:rsid w:val="009227D1"/>
    <w:rsid w:val="00922C96"/>
    <w:rsid w:val="009241E0"/>
    <w:rsid w:val="009257C7"/>
    <w:rsid w:val="00936EA2"/>
    <w:rsid w:val="009379CC"/>
    <w:rsid w:val="00940E44"/>
    <w:rsid w:val="00943BF4"/>
    <w:rsid w:val="009448A6"/>
    <w:rsid w:val="009511A9"/>
    <w:rsid w:val="00951DB6"/>
    <w:rsid w:val="0095369C"/>
    <w:rsid w:val="00954BC0"/>
    <w:rsid w:val="0095507E"/>
    <w:rsid w:val="00956D27"/>
    <w:rsid w:val="00956DB6"/>
    <w:rsid w:val="00957EF0"/>
    <w:rsid w:val="00963849"/>
    <w:rsid w:val="00965D80"/>
    <w:rsid w:val="00967558"/>
    <w:rsid w:val="00971E7C"/>
    <w:rsid w:val="00976D7A"/>
    <w:rsid w:val="00980044"/>
    <w:rsid w:val="00981D18"/>
    <w:rsid w:val="009821A7"/>
    <w:rsid w:val="009845FF"/>
    <w:rsid w:val="009851E2"/>
    <w:rsid w:val="00987F1B"/>
    <w:rsid w:val="00992DD5"/>
    <w:rsid w:val="0099446F"/>
    <w:rsid w:val="0099459B"/>
    <w:rsid w:val="00995C18"/>
    <w:rsid w:val="00996C9C"/>
    <w:rsid w:val="009A05DF"/>
    <w:rsid w:val="009A27B7"/>
    <w:rsid w:val="009A28C7"/>
    <w:rsid w:val="009A4274"/>
    <w:rsid w:val="009A4D22"/>
    <w:rsid w:val="009B0509"/>
    <w:rsid w:val="009B5ECC"/>
    <w:rsid w:val="009B6242"/>
    <w:rsid w:val="009B6766"/>
    <w:rsid w:val="009B71B1"/>
    <w:rsid w:val="009B77F4"/>
    <w:rsid w:val="009C26FE"/>
    <w:rsid w:val="009C63EA"/>
    <w:rsid w:val="009C7896"/>
    <w:rsid w:val="009D1F4C"/>
    <w:rsid w:val="009D248A"/>
    <w:rsid w:val="009D36EE"/>
    <w:rsid w:val="009D63F5"/>
    <w:rsid w:val="009D6785"/>
    <w:rsid w:val="009E0E67"/>
    <w:rsid w:val="009E2F57"/>
    <w:rsid w:val="009E347D"/>
    <w:rsid w:val="009F02FF"/>
    <w:rsid w:val="009F086D"/>
    <w:rsid w:val="009F1988"/>
    <w:rsid w:val="009F5FE0"/>
    <w:rsid w:val="00A058CD"/>
    <w:rsid w:val="00A05CF1"/>
    <w:rsid w:val="00A07B00"/>
    <w:rsid w:val="00A07BA6"/>
    <w:rsid w:val="00A10681"/>
    <w:rsid w:val="00A10CA0"/>
    <w:rsid w:val="00A17ACF"/>
    <w:rsid w:val="00A20323"/>
    <w:rsid w:val="00A2047A"/>
    <w:rsid w:val="00A356A5"/>
    <w:rsid w:val="00A37C3B"/>
    <w:rsid w:val="00A4009A"/>
    <w:rsid w:val="00A40BD4"/>
    <w:rsid w:val="00A423F3"/>
    <w:rsid w:val="00A42CDF"/>
    <w:rsid w:val="00A4392C"/>
    <w:rsid w:val="00A52791"/>
    <w:rsid w:val="00A53DA0"/>
    <w:rsid w:val="00A5422A"/>
    <w:rsid w:val="00A61E58"/>
    <w:rsid w:val="00A65205"/>
    <w:rsid w:val="00A659EE"/>
    <w:rsid w:val="00A713F1"/>
    <w:rsid w:val="00A76465"/>
    <w:rsid w:val="00A774C2"/>
    <w:rsid w:val="00A82D1C"/>
    <w:rsid w:val="00A8429B"/>
    <w:rsid w:val="00A85F47"/>
    <w:rsid w:val="00A86333"/>
    <w:rsid w:val="00A866A9"/>
    <w:rsid w:val="00A9646D"/>
    <w:rsid w:val="00AA60C3"/>
    <w:rsid w:val="00AA671C"/>
    <w:rsid w:val="00AB129B"/>
    <w:rsid w:val="00AB5346"/>
    <w:rsid w:val="00AB54E3"/>
    <w:rsid w:val="00AC0C34"/>
    <w:rsid w:val="00AC1017"/>
    <w:rsid w:val="00AC2B79"/>
    <w:rsid w:val="00AC3168"/>
    <w:rsid w:val="00AC37A5"/>
    <w:rsid w:val="00AC38FB"/>
    <w:rsid w:val="00AC5FEE"/>
    <w:rsid w:val="00AC64F6"/>
    <w:rsid w:val="00AC6AE9"/>
    <w:rsid w:val="00AD3413"/>
    <w:rsid w:val="00AD389C"/>
    <w:rsid w:val="00AD3B79"/>
    <w:rsid w:val="00AD62EB"/>
    <w:rsid w:val="00AE102F"/>
    <w:rsid w:val="00AE10DE"/>
    <w:rsid w:val="00AE112A"/>
    <w:rsid w:val="00AE258A"/>
    <w:rsid w:val="00AE6D59"/>
    <w:rsid w:val="00AE7D14"/>
    <w:rsid w:val="00AF1DF4"/>
    <w:rsid w:val="00AF22DD"/>
    <w:rsid w:val="00AF4C52"/>
    <w:rsid w:val="00AF5FF7"/>
    <w:rsid w:val="00AF6DD2"/>
    <w:rsid w:val="00AF71C7"/>
    <w:rsid w:val="00AF74A3"/>
    <w:rsid w:val="00AF75C5"/>
    <w:rsid w:val="00AF7E28"/>
    <w:rsid w:val="00B06E86"/>
    <w:rsid w:val="00B07F21"/>
    <w:rsid w:val="00B135F2"/>
    <w:rsid w:val="00B15127"/>
    <w:rsid w:val="00B1628E"/>
    <w:rsid w:val="00B20B7D"/>
    <w:rsid w:val="00B2229E"/>
    <w:rsid w:val="00B22794"/>
    <w:rsid w:val="00B23B47"/>
    <w:rsid w:val="00B275DC"/>
    <w:rsid w:val="00B313D2"/>
    <w:rsid w:val="00B31A34"/>
    <w:rsid w:val="00B33FFD"/>
    <w:rsid w:val="00B340E6"/>
    <w:rsid w:val="00B41D6A"/>
    <w:rsid w:val="00B52860"/>
    <w:rsid w:val="00B549A5"/>
    <w:rsid w:val="00B54E84"/>
    <w:rsid w:val="00B55E9B"/>
    <w:rsid w:val="00B64605"/>
    <w:rsid w:val="00B673C8"/>
    <w:rsid w:val="00B6759D"/>
    <w:rsid w:val="00B73148"/>
    <w:rsid w:val="00B75618"/>
    <w:rsid w:val="00B76DAB"/>
    <w:rsid w:val="00B773CD"/>
    <w:rsid w:val="00B83009"/>
    <w:rsid w:val="00B85890"/>
    <w:rsid w:val="00B85E96"/>
    <w:rsid w:val="00B86B7B"/>
    <w:rsid w:val="00B91851"/>
    <w:rsid w:val="00B926E5"/>
    <w:rsid w:val="00B929F4"/>
    <w:rsid w:val="00B93197"/>
    <w:rsid w:val="00B93FC8"/>
    <w:rsid w:val="00B943C7"/>
    <w:rsid w:val="00B954D2"/>
    <w:rsid w:val="00B972BD"/>
    <w:rsid w:val="00BA0729"/>
    <w:rsid w:val="00BA082C"/>
    <w:rsid w:val="00BA3011"/>
    <w:rsid w:val="00BA4C74"/>
    <w:rsid w:val="00BA4D18"/>
    <w:rsid w:val="00BA621D"/>
    <w:rsid w:val="00BA6D20"/>
    <w:rsid w:val="00BA74D7"/>
    <w:rsid w:val="00BB00B2"/>
    <w:rsid w:val="00BB1A7F"/>
    <w:rsid w:val="00BB2521"/>
    <w:rsid w:val="00BB2C97"/>
    <w:rsid w:val="00BB3C08"/>
    <w:rsid w:val="00BB4B46"/>
    <w:rsid w:val="00BB5F14"/>
    <w:rsid w:val="00BB6295"/>
    <w:rsid w:val="00BC118B"/>
    <w:rsid w:val="00BC1298"/>
    <w:rsid w:val="00BC22CE"/>
    <w:rsid w:val="00BC5AC2"/>
    <w:rsid w:val="00BC60AE"/>
    <w:rsid w:val="00BC63C5"/>
    <w:rsid w:val="00BC7CA7"/>
    <w:rsid w:val="00BD2B31"/>
    <w:rsid w:val="00BD3F37"/>
    <w:rsid w:val="00BE03E6"/>
    <w:rsid w:val="00BE41B9"/>
    <w:rsid w:val="00BE4FC0"/>
    <w:rsid w:val="00BE60A4"/>
    <w:rsid w:val="00BF045D"/>
    <w:rsid w:val="00BF194C"/>
    <w:rsid w:val="00BF4B94"/>
    <w:rsid w:val="00C007A8"/>
    <w:rsid w:val="00C00A4D"/>
    <w:rsid w:val="00C06090"/>
    <w:rsid w:val="00C07153"/>
    <w:rsid w:val="00C12CE9"/>
    <w:rsid w:val="00C1368E"/>
    <w:rsid w:val="00C152F0"/>
    <w:rsid w:val="00C253E5"/>
    <w:rsid w:val="00C26B67"/>
    <w:rsid w:val="00C33E70"/>
    <w:rsid w:val="00C3623F"/>
    <w:rsid w:val="00C363AC"/>
    <w:rsid w:val="00C36D8D"/>
    <w:rsid w:val="00C3781B"/>
    <w:rsid w:val="00C37A99"/>
    <w:rsid w:val="00C411DE"/>
    <w:rsid w:val="00C420B6"/>
    <w:rsid w:val="00C46EDA"/>
    <w:rsid w:val="00C4733B"/>
    <w:rsid w:val="00C47C14"/>
    <w:rsid w:val="00C51848"/>
    <w:rsid w:val="00C54CD2"/>
    <w:rsid w:val="00C60E40"/>
    <w:rsid w:val="00C64622"/>
    <w:rsid w:val="00C70A0C"/>
    <w:rsid w:val="00C70BC1"/>
    <w:rsid w:val="00C74C47"/>
    <w:rsid w:val="00C74E0F"/>
    <w:rsid w:val="00C8386A"/>
    <w:rsid w:val="00C85A68"/>
    <w:rsid w:val="00C87F21"/>
    <w:rsid w:val="00C92446"/>
    <w:rsid w:val="00C93B31"/>
    <w:rsid w:val="00C96867"/>
    <w:rsid w:val="00C97DE9"/>
    <w:rsid w:val="00CA253C"/>
    <w:rsid w:val="00CA666C"/>
    <w:rsid w:val="00CB00D3"/>
    <w:rsid w:val="00CB2F54"/>
    <w:rsid w:val="00CB459A"/>
    <w:rsid w:val="00CB4E20"/>
    <w:rsid w:val="00CB750B"/>
    <w:rsid w:val="00CB7D4B"/>
    <w:rsid w:val="00CC4317"/>
    <w:rsid w:val="00CC54D2"/>
    <w:rsid w:val="00CC6387"/>
    <w:rsid w:val="00CD120C"/>
    <w:rsid w:val="00CD1664"/>
    <w:rsid w:val="00CD3EB9"/>
    <w:rsid w:val="00CD4B93"/>
    <w:rsid w:val="00CD5FCA"/>
    <w:rsid w:val="00CD7EF9"/>
    <w:rsid w:val="00CE11D6"/>
    <w:rsid w:val="00CE1D8F"/>
    <w:rsid w:val="00CE3609"/>
    <w:rsid w:val="00CF12D5"/>
    <w:rsid w:val="00CF1D44"/>
    <w:rsid w:val="00CF20D2"/>
    <w:rsid w:val="00CF23D4"/>
    <w:rsid w:val="00CF281C"/>
    <w:rsid w:val="00CF4F79"/>
    <w:rsid w:val="00CF5ED2"/>
    <w:rsid w:val="00CF66EC"/>
    <w:rsid w:val="00D00DE7"/>
    <w:rsid w:val="00D01912"/>
    <w:rsid w:val="00D0227F"/>
    <w:rsid w:val="00D0395E"/>
    <w:rsid w:val="00D03EEE"/>
    <w:rsid w:val="00D079B4"/>
    <w:rsid w:val="00D10B9D"/>
    <w:rsid w:val="00D16F63"/>
    <w:rsid w:val="00D17BDB"/>
    <w:rsid w:val="00D20A95"/>
    <w:rsid w:val="00D20D96"/>
    <w:rsid w:val="00D22C59"/>
    <w:rsid w:val="00D268C3"/>
    <w:rsid w:val="00D27265"/>
    <w:rsid w:val="00D312FC"/>
    <w:rsid w:val="00D33990"/>
    <w:rsid w:val="00D35AEA"/>
    <w:rsid w:val="00D401B8"/>
    <w:rsid w:val="00D40272"/>
    <w:rsid w:val="00D438A1"/>
    <w:rsid w:val="00D44835"/>
    <w:rsid w:val="00D46423"/>
    <w:rsid w:val="00D47FE9"/>
    <w:rsid w:val="00D50481"/>
    <w:rsid w:val="00D50848"/>
    <w:rsid w:val="00D50B59"/>
    <w:rsid w:val="00D51059"/>
    <w:rsid w:val="00D51502"/>
    <w:rsid w:val="00D54569"/>
    <w:rsid w:val="00D555CF"/>
    <w:rsid w:val="00D55915"/>
    <w:rsid w:val="00D61198"/>
    <w:rsid w:val="00D63CE8"/>
    <w:rsid w:val="00D64FFF"/>
    <w:rsid w:val="00D67BD4"/>
    <w:rsid w:val="00D728DD"/>
    <w:rsid w:val="00D73D94"/>
    <w:rsid w:val="00D763CB"/>
    <w:rsid w:val="00D77705"/>
    <w:rsid w:val="00D8251C"/>
    <w:rsid w:val="00D83566"/>
    <w:rsid w:val="00D86D58"/>
    <w:rsid w:val="00D92F2F"/>
    <w:rsid w:val="00D95F45"/>
    <w:rsid w:val="00D96804"/>
    <w:rsid w:val="00D97FC5"/>
    <w:rsid w:val="00DA3D70"/>
    <w:rsid w:val="00DA4679"/>
    <w:rsid w:val="00DA6495"/>
    <w:rsid w:val="00DB6435"/>
    <w:rsid w:val="00DB7073"/>
    <w:rsid w:val="00DC018F"/>
    <w:rsid w:val="00DC06DB"/>
    <w:rsid w:val="00DC1996"/>
    <w:rsid w:val="00DD1CBD"/>
    <w:rsid w:val="00DD21B6"/>
    <w:rsid w:val="00DD41E5"/>
    <w:rsid w:val="00DD75C0"/>
    <w:rsid w:val="00DE2779"/>
    <w:rsid w:val="00DE5844"/>
    <w:rsid w:val="00DE5AB3"/>
    <w:rsid w:val="00DF160F"/>
    <w:rsid w:val="00DF55E7"/>
    <w:rsid w:val="00DF64F0"/>
    <w:rsid w:val="00DF7C92"/>
    <w:rsid w:val="00DF7FD5"/>
    <w:rsid w:val="00E062E3"/>
    <w:rsid w:val="00E11DBE"/>
    <w:rsid w:val="00E12B84"/>
    <w:rsid w:val="00E15B62"/>
    <w:rsid w:val="00E17B54"/>
    <w:rsid w:val="00E21943"/>
    <w:rsid w:val="00E2235F"/>
    <w:rsid w:val="00E22BF2"/>
    <w:rsid w:val="00E24C5B"/>
    <w:rsid w:val="00E2628B"/>
    <w:rsid w:val="00E332A3"/>
    <w:rsid w:val="00E33867"/>
    <w:rsid w:val="00E34BFB"/>
    <w:rsid w:val="00E4437E"/>
    <w:rsid w:val="00E45AB3"/>
    <w:rsid w:val="00E464A3"/>
    <w:rsid w:val="00E4671C"/>
    <w:rsid w:val="00E46885"/>
    <w:rsid w:val="00E46E3C"/>
    <w:rsid w:val="00E47EE7"/>
    <w:rsid w:val="00E50F6D"/>
    <w:rsid w:val="00E5220A"/>
    <w:rsid w:val="00E52EC5"/>
    <w:rsid w:val="00E57A2E"/>
    <w:rsid w:val="00E57FAB"/>
    <w:rsid w:val="00E604CE"/>
    <w:rsid w:val="00E60B98"/>
    <w:rsid w:val="00E67646"/>
    <w:rsid w:val="00E70782"/>
    <w:rsid w:val="00E73EC5"/>
    <w:rsid w:val="00E740F4"/>
    <w:rsid w:val="00E7501F"/>
    <w:rsid w:val="00E76DBA"/>
    <w:rsid w:val="00E77ED3"/>
    <w:rsid w:val="00E86063"/>
    <w:rsid w:val="00E860A7"/>
    <w:rsid w:val="00E9110E"/>
    <w:rsid w:val="00E927E4"/>
    <w:rsid w:val="00E95769"/>
    <w:rsid w:val="00E96695"/>
    <w:rsid w:val="00E96D90"/>
    <w:rsid w:val="00E97F6B"/>
    <w:rsid w:val="00E97FFA"/>
    <w:rsid w:val="00EA06CE"/>
    <w:rsid w:val="00EA4F0C"/>
    <w:rsid w:val="00EB2278"/>
    <w:rsid w:val="00EB2386"/>
    <w:rsid w:val="00EB4158"/>
    <w:rsid w:val="00EB467F"/>
    <w:rsid w:val="00EB6340"/>
    <w:rsid w:val="00EC211A"/>
    <w:rsid w:val="00EC26A4"/>
    <w:rsid w:val="00EC37B7"/>
    <w:rsid w:val="00EC76C0"/>
    <w:rsid w:val="00ED157B"/>
    <w:rsid w:val="00ED1641"/>
    <w:rsid w:val="00ED3498"/>
    <w:rsid w:val="00EE04A1"/>
    <w:rsid w:val="00EE20B5"/>
    <w:rsid w:val="00EE27A0"/>
    <w:rsid w:val="00EE360A"/>
    <w:rsid w:val="00EE5B5B"/>
    <w:rsid w:val="00EE7031"/>
    <w:rsid w:val="00EE749F"/>
    <w:rsid w:val="00EF2532"/>
    <w:rsid w:val="00EF3D11"/>
    <w:rsid w:val="00EF56F3"/>
    <w:rsid w:val="00EF598D"/>
    <w:rsid w:val="00EF63EC"/>
    <w:rsid w:val="00F01121"/>
    <w:rsid w:val="00F03970"/>
    <w:rsid w:val="00F03E67"/>
    <w:rsid w:val="00F04398"/>
    <w:rsid w:val="00F04625"/>
    <w:rsid w:val="00F05430"/>
    <w:rsid w:val="00F06C2F"/>
    <w:rsid w:val="00F072DC"/>
    <w:rsid w:val="00F1166A"/>
    <w:rsid w:val="00F12004"/>
    <w:rsid w:val="00F15117"/>
    <w:rsid w:val="00F15686"/>
    <w:rsid w:val="00F16E47"/>
    <w:rsid w:val="00F21F48"/>
    <w:rsid w:val="00F277B5"/>
    <w:rsid w:val="00F27CA4"/>
    <w:rsid w:val="00F31375"/>
    <w:rsid w:val="00F373F9"/>
    <w:rsid w:val="00F37669"/>
    <w:rsid w:val="00F442E9"/>
    <w:rsid w:val="00F4597F"/>
    <w:rsid w:val="00F45A14"/>
    <w:rsid w:val="00F4780B"/>
    <w:rsid w:val="00F50001"/>
    <w:rsid w:val="00F51183"/>
    <w:rsid w:val="00F51469"/>
    <w:rsid w:val="00F51E33"/>
    <w:rsid w:val="00F554CA"/>
    <w:rsid w:val="00F56E21"/>
    <w:rsid w:val="00F57D97"/>
    <w:rsid w:val="00F612B8"/>
    <w:rsid w:val="00F64A82"/>
    <w:rsid w:val="00F6718C"/>
    <w:rsid w:val="00F74139"/>
    <w:rsid w:val="00F74E28"/>
    <w:rsid w:val="00F76B8E"/>
    <w:rsid w:val="00F801AC"/>
    <w:rsid w:val="00F8089F"/>
    <w:rsid w:val="00F80D7C"/>
    <w:rsid w:val="00F80DA9"/>
    <w:rsid w:val="00F83AFD"/>
    <w:rsid w:val="00F83E89"/>
    <w:rsid w:val="00F84DD5"/>
    <w:rsid w:val="00F85139"/>
    <w:rsid w:val="00F87DB6"/>
    <w:rsid w:val="00F929FB"/>
    <w:rsid w:val="00F92CD7"/>
    <w:rsid w:val="00F941EC"/>
    <w:rsid w:val="00FA67E2"/>
    <w:rsid w:val="00FB049F"/>
    <w:rsid w:val="00FB1403"/>
    <w:rsid w:val="00FB15F0"/>
    <w:rsid w:val="00FB169A"/>
    <w:rsid w:val="00FB4A95"/>
    <w:rsid w:val="00FB6037"/>
    <w:rsid w:val="00FB7121"/>
    <w:rsid w:val="00FB78DF"/>
    <w:rsid w:val="00FC4CC0"/>
    <w:rsid w:val="00FC6B2D"/>
    <w:rsid w:val="00FD0D2B"/>
    <w:rsid w:val="00FD1428"/>
    <w:rsid w:val="00FD1DD4"/>
    <w:rsid w:val="00FE2A16"/>
    <w:rsid w:val="00FE52A1"/>
    <w:rsid w:val="00FE6403"/>
    <w:rsid w:val="00FF0283"/>
  </w:rsids>
  <m:mathPr>
    <m:mathFont m:val="Cambria Math"/>
    <m:brkBin m:val="before"/>
    <m:brkBinSub m:val="--"/>
    <m:smallFrac m:val="0"/>
    <m:dispDef/>
    <m:lMargin m:val="0"/>
    <m:rMargin m:val="0"/>
    <m:defJc m:val="centerGroup"/>
    <m:wrapIndent m:val="1440"/>
    <m:intLim m:val="subSup"/>
    <m:naryLim m:val="undOvr"/>
  </m:mathPr>
  <w:themeFontLang w:val="pl-PL"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2E4F29"/>
  <w15:docId w15:val="{2FFF67FA-ADD8-4A7E-B02C-62FB880F0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qFormat="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F1F34"/>
    <w:pPr>
      <w:spacing w:after="60" w:line="240" w:lineRule="auto"/>
      <w:jc w:val="both"/>
    </w:pPr>
    <w:rPr>
      <w:rFonts w:ascii="Arno Pro" w:eastAsia="Times New Roman" w:hAnsi="Arno Pro" w:cs="Times New Roman"/>
      <w:kern w:val="21"/>
      <w:sz w:val="19"/>
      <w:szCs w:val="20"/>
    </w:rPr>
  </w:style>
  <w:style w:type="paragraph" w:styleId="Nagwek1">
    <w:name w:val="heading 1"/>
    <w:basedOn w:val="TAMainText"/>
    <w:next w:val="Normalny"/>
    <w:link w:val="Nagwek1Znak"/>
    <w:qFormat/>
    <w:rsid w:val="004E7056"/>
    <w:pPr>
      <w:outlineLvl w:val="0"/>
    </w:pPr>
    <w:rPr>
      <w:b/>
      <w:bCs/>
    </w:rPr>
  </w:style>
  <w:style w:type="paragraph" w:styleId="Nagwek2">
    <w:name w:val="heading 2"/>
    <w:basedOn w:val="TAMainText"/>
    <w:next w:val="Normalny"/>
    <w:link w:val="Nagwek2Znak"/>
    <w:qFormat/>
    <w:rsid w:val="004E7056"/>
    <w:pPr>
      <w:outlineLvl w:val="1"/>
    </w:pPr>
    <w:rPr>
      <w:b/>
      <w:bCs/>
    </w:rPr>
  </w:style>
  <w:style w:type="paragraph" w:styleId="Nagwek3">
    <w:name w:val="heading 3"/>
    <w:basedOn w:val="Normalny"/>
    <w:next w:val="Normalny"/>
    <w:link w:val="Nagwek3Znak"/>
    <w:qFormat/>
    <w:rsid w:val="00681A67"/>
    <w:pPr>
      <w:keepNext/>
      <w:spacing w:before="60"/>
      <w:ind w:left="180"/>
      <w:outlineLvl w:val="2"/>
    </w:pPr>
    <w:rPr>
      <w:rFonts w:ascii="Myriad Pro Light" w:hAnsi="Myriad Pro Light" w:cs="Arial"/>
      <w:b/>
      <w:bCs/>
      <w:sz w:val="20"/>
      <w:szCs w:val="26"/>
    </w:rPr>
  </w:style>
  <w:style w:type="character" w:default="1" w:styleId="Domylnaczcionkaakapitu">
    <w:name w:val="Default Paragraph Font"/>
    <w:uiPriority w:val="1"/>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rsid w:val="004E7056"/>
    <w:rPr>
      <w:rFonts w:ascii="Arno Pro" w:eastAsia="Times New Roman" w:hAnsi="Arno Pro" w:cs="Times New Roman"/>
      <w:b/>
      <w:bCs/>
      <w:kern w:val="21"/>
      <w:sz w:val="19"/>
      <w:szCs w:val="20"/>
    </w:rPr>
  </w:style>
  <w:style w:type="character" w:customStyle="1" w:styleId="Nagwek2Znak">
    <w:name w:val="Nagłówek 2 Znak"/>
    <w:basedOn w:val="Domylnaczcionkaakapitu"/>
    <w:link w:val="Nagwek2"/>
    <w:rsid w:val="004E7056"/>
    <w:rPr>
      <w:rFonts w:ascii="Arno Pro" w:eastAsia="Times New Roman" w:hAnsi="Arno Pro" w:cs="Times New Roman"/>
      <w:b/>
      <w:bCs/>
      <w:kern w:val="21"/>
      <w:sz w:val="19"/>
      <w:szCs w:val="20"/>
    </w:rPr>
  </w:style>
  <w:style w:type="character" w:customStyle="1" w:styleId="Nagwek3Znak">
    <w:name w:val="Nagłówek 3 Znak"/>
    <w:basedOn w:val="Domylnaczcionkaakapitu"/>
    <w:link w:val="Nagwek3"/>
    <w:rsid w:val="00681A67"/>
    <w:rPr>
      <w:rFonts w:ascii="Myriad Pro Light" w:eastAsia="Times New Roman" w:hAnsi="Myriad Pro Light" w:cs="Arial"/>
      <w:b/>
      <w:bCs/>
      <w:sz w:val="20"/>
      <w:szCs w:val="26"/>
    </w:rPr>
  </w:style>
  <w:style w:type="character" w:styleId="UyteHipercze">
    <w:name w:val="FollowedHyperlink"/>
    <w:rsid w:val="00681A67"/>
    <w:rPr>
      <w:color w:val="800080"/>
      <w:u w:val="single"/>
    </w:rPr>
  </w:style>
  <w:style w:type="paragraph" w:styleId="Tekstpodstawowy">
    <w:name w:val="Body Text"/>
    <w:basedOn w:val="Normalny"/>
    <w:link w:val="TekstpodstawowyZnak"/>
    <w:rsid w:val="00681A67"/>
    <w:pPr>
      <w:jc w:val="center"/>
    </w:pPr>
    <w:rPr>
      <w:b/>
      <w:sz w:val="40"/>
    </w:rPr>
  </w:style>
  <w:style w:type="character" w:customStyle="1" w:styleId="TekstpodstawowyZnak">
    <w:name w:val="Tekst podstawowy Znak"/>
    <w:basedOn w:val="Domylnaczcionkaakapitu"/>
    <w:link w:val="Tekstpodstawowy"/>
    <w:rsid w:val="00681A67"/>
    <w:rPr>
      <w:rFonts w:ascii="Times" w:eastAsia="Times New Roman" w:hAnsi="Times" w:cs="Times New Roman"/>
      <w:b/>
      <w:sz w:val="40"/>
      <w:szCs w:val="20"/>
    </w:rPr>
  </w:style>
  <w:style w:type="paragraph" w:styleId="Tekstprzypisudolnego">
    <w:name w:val="footnote text"/>
    <w:basedOn w:val="Normalny"/>
    <w:next w:val="TFReferencesSection"/>
    <w:link w:val="TekstprzypisudolnegoZnak"/>
    <w:semiHidden/>
    <w:rsid w:val="00681A67"/>
  </w:style>
  <w:style w:type="character" w:customStyle="1" w:styleId="TekstprzypisudolnegoZnak">
    <w:name w:val="Tekst przypisu dolnego Znak"/>
    <w:basedOn w:val="Domylnaczcionkaakapitu"/>
    <w:link w:val="Tekstprzypisudolnego"/>
    <w:semiHidden/>
    <w:rsid w:val="00681A67"/>
    <w:rPr>
      <w:rFonts w:ascii="Times" w:eastAsia="Times New Roman" w:hAnsi="Times" w:cs="Times New Roman"/>
      <w:sz w:val="24"/>
      <w:szCs w:val="20"/>
    </w:rPr>
  </w:style>
  <w:style w:type="paragraph" w:customStyle="1" w:styleId="TFReferencesSection">
    <w:name w:val="TF_References_Section"/>
    <w:basedOn w:val="Normalny"/>
    <w:next w:val="Normalny"/>
    <w:autoRedefine/>
    <w:rsid w:val="00681A67"/>
    <w:pPr>
      <w:spacing w:after="0"/>
      <w:ind w:firstLine="187"/>
    </w:pPr>
    <w:rPr>
      <w:kern w:val="19"/>
      <w:sz w:val="17"/>
      <w:szCs w:val="14"/>
    </w:rPr>
  </w:style>
  <w:style w:type="paragraph" w:customStyle="1" w:styleId="TAMainText">
    <w:name w:val="TA_Main_Text"/>
    <w:basedOn w:val="Normalny"/>
    <w:link w:val="TAMainTextChar"/>
    <w:autoRedefine/>
    <w:rsid w:val="00E86063"/>
  </w:style>
  <w:style w:type="paragraph" w:customStyle="1" w:styleId="BATitle">
    <w:name w:val="BA_Title"/>
    <w:basedOn w:val="Normalny"/>
    <w:next w:val="BBAuthorName"/>
    <w:autoRedefine/>
    <w:rsid w:val="007A4130"/>
    <w:pPr>
      <w:spacing w:before="1400" w:after="180"/>
      <w:jc w:val="left"/>
    </w:pPr>
    <w:rPr>
      <w:rFonts w:ascii="Myriad Pro Light" w:hAnsi="Myriad Pro Light"/>
      <w:b/>
      <w:kern w:val="36"/>
      <w:sz w:val="34"/>
    </w:rPr>
  </w:style>
  <w:style w:type="paragraph" w:customStyle="1" w:styleId="BBAuthorName">
    <w:name w:val="BB_Author_Name"/>
    <w:basedOn w:val="Normalny"/>
    <w:next w:val="BCAuthorAddress"/>
    <w:autoRedefine/>
    <w:rsid w:val="00681A67"/>
    <w:pPr>
      <w:spacing w:after="180"/>
      <w:jc w:val="left"/>
    </w:pPr>
    <w:rPr>
      <w:kern w:val="26"/>
    </w:rPr>
  </w:style>
  <w:style w:type="paragraph" w:customStyle="1" w:styleId="BCAuthorAddress">
    <w:name w:val="BC_Author_Address"/>
    <w:basedOn w:val="Normalny"/>
    <w:next w:val="BIEmailAddress"/>
    <w:autoRedefine/>
    <w:rsid w:val="00681A67"/>
    <w:pPr>
      <w:jc w:val="left"/>
    </w:pPr>
    <w:rPr>
      <w:kern w:val="22"/>
      <w:sz w:val="20"/>
    </w:rPr>
  </w:style>
  <w:style w:type="paragraph" w:customStyle="1" w:styleId="BIEmailAddress">
    <w:name w:val="BI_Email_Address"/>
    <w:basedOn w:val="Normalny"/>
    <w:next w:val="AIReceivedDate"/>
    <w:autoRedefine/>
    <w:rsid w:val="00681A67"/>
    <w:pPr>
      <w:spacing w:after="100"/>
      <w:jc w:val="left"/>
    </w:pPr>
    <w:rPr>
      <w:sz w:val="18"/>
    </w:rPr>
  </w:style>
  <w:style w:type="paragraph" w:customStyle="1" w:styleId="AIReceivedDate">
    <w:name w:val="AI_Received_Date"/>
    <w:basedOn w:val="Normalny"/>
    <w:next w:val="Normalny"/>
    <w:autoRedefine/>
    <w:rsid w:val="00681A67"/>
    <w:pPr>
      <w:spacing w:after="100"/>
      <w:jc w:val="left"/>
    </w:pPr>
    <w:rPr>
      <w:sz w:val="18"/>
    </w:rPr>
  </w:style>
  <w:style w:type="paragraph" w:customStyle="1" w:styleId="BDAbstract">
    <w:name w:val="BD_Abstract"/>
    <w:basedOn w:val="Normalny"/>
    <w:next w:val="TAMainText"/>
    <w:link w:val="BDAbstractChar"/>
    <w:autoRedefine/>
    <w:rsid w:val="007D03DF"/>
    <w:pPr>
      <w:pBdr>
        <w:top w:val="single" w:sz="4" w:space="1" w:color="auto"/>
        <w:bottom w:val="single" w:sz="4" w:space="1" w:color="auto"/>
      </w:pBdr>
      <w:spacing w:before="100" w:after="600"/>
    </w:pPr>
  </w:style>
  <w:style w:type="paragraph" w:customStyle="1" w:styleId="TDAcknowledgments">
    <w:name w:val="TD_Acknowledgments"/>
    <w:basedOn w:val="Normalny"/>
    <w:next w:val="Normalny"/>
    <w:link w:val="TDAcknowledgmentsChar"/>
    <w:autoRedefine/>
    <w:rsid w:val="00681A67"/>
    <w:pPr>
      <w:spacing w:after="0"/>
    </w:pPr>
    <w:rPr>
      <w:kern w:val="20"/>
      <w:sz w:val="18"/>
    </w:rPr>
  </w:style>
  <w:style w:type="paragraph" w:customStyle="1" w:styleId="TESupportingInformation">
    <w:name w:val="TE_Supporting_Information"/>
    <w:basedOn w:val="Normalny"/>
    <w:next w:val="Normalny"/>
    <w:autoRedefine/>
    <w:rsid w:val="00E86063"/>
    <w:pPr>
      <w:spacing w:after="0"/>
    </w:pPr>
    <w:rPr>
      <w:kern w:val="20"/>
      <w:sz w:val="18"/>
    </w:rPr>
  </w:style>
  <w:style w:type="paragraph" w:customStyle="1" w:styleId="VCSchemeTitle">
    <w:name w:val="VC_Scheme_Title"/>
    <w:basedOn w:val="Normalny"/>
    <w:next w:val="Normalny"/>
    <w:autoRedefine/>
    <w:rsid w:val="00681A67"/>
    <w:pPr>
      <w:spacing w:after="180"/>
    </w:pPr>
    <w:rPr>
      <w:b/>
    </w:rPr>
  </w:style>
  <w:style w:type="paragraph" w:customStyle="1" w:styleId="VDTableTitle">
    <w:name w:val="VD_Table_Title"/>
    <w:basedOn w:val="Normalny"/>
    <w:next w:val="Normalny"/>
    <w:autoRedefine/>
    <w:rsid w:val="00681A67"/>
    <w:pPr>
      <w:spacing w:after="180"/>
    </w:pPr>
    <w:rPr>
      <w:b/>
      <w:szCs w:val="19"/>
    </w:rPr>
  </w:style>
  <w:style w:type="paragraph" w:customStyle="1" w:styleId="VAFigureCaption">
    <w:name w:val="VA_Figure_Caption"/>
    <w:basedOn w:val="Normalny"/>
    <w:next w:val="Normalny"/>
    <w:autoRedefine/>
    <w:rsid w:val="00E86063"/>
    <w:pPr>
      <w:spacing w:before="200" w:after="120"/>
    </w:pPr>
    <w:rPr>
      <w:b/>
      <w:bCs/>
      <w:kern w:val="20"/>
      <w:sz w:val="18"/>
    </w:rPr>
  </w:style>
  <w:style w:type="paragraph" w:customStyle="1" w:styleId="VBChartTitle">
    <w:name w:val="VB_Chart_Title"/>
    <w:basedOn w:val="Normalny"/>
    <w:next w:val="Normalny"/>
    <w:autoRedefine/>
    <w:rsid w:val="00681A67"/>
    <w:pPr>
      <w:spacing w:after="180"/>
    </w:pPr>
    <w:rPr>
      <w:b/>
    </w:rPr>
  </w:style>
  <w:style w:type="paragraph" w:customStyle="1" w:styleId="FETableFootnote">
    <w:name w:val="FE_Table_Footnote"/>
    <w:basedOn w:val="Normalny"/>
    <w:next w:val="Normalny"/>
    <w:autoRedefine/>
    <w:rsid w:val="00681A67"/>
    <w:pPr>
      <w:spacing w:before="60" w:after="120"/>
      <w:ind w:firstLine="187"/>
    </w:pPr>
    <w:rPr>
      <w:sz w:val="18"/>
    </w:rPr>
  </w:style>
  <w:style w:type="paragraph" w:customStyle="1" w:styleId="FCChartFootnote">
    <w:name w:val="FC_Chart_Footnote"/>
    <w:basedOn w:val="Normalny"/>
    <w:next w:val="Normalny"/>
    <w:autoRedefine/>
    <w:rsid w:val="00681A67"/>
    <w:pPr>
      <w:spacing w:before="60" w:after="120"/>
      <w:ind w:firstLine="187"/>
    </w:pPr>
    <w:rPr>
      <w:sz w:val="18"/>
    </w:rPr>
  </w:style>
  <w:style w:type="paragraph" w:customStyle="1" w:styleId="FDSchemeFootnote">
    <w:name w:val="FD_Scheme_Footnote"/>
    <w:basedOn w:val="Normalny"/>
    <w:next w:val="Normalny"/>
    <w:autoRedefine/>
    <w:rsid w:val="00681A67"/>
    <w:pPr>
      <w:spacing w:before="60" w:after="120"/>
      <w:ind w:firstLine="187"/>
    </w:pPr>
    <w:rPr>
      <w:sz w:val="18"/>
    </w:rPr>
  </w:style>
  <w:style w:type="paragraph" w:customStyle="1" w:styleId="TCTableBody">
    <w:name w:val="TC_Table_Body"/>
    <w:basedOn w:val="Normalny"/>
    <w:next w:val="Normalny"/>
    <w:link w:val="TCTableBodyChar"/>
    <w:autoRedefine/>
    <w:rsid w:val="00681A67"/>
    <w:pPr>
      <w:spacing w:before="20"/>
    </w:pPr>
    <w:rPr>
      <w:kern w:val="20"/>
      <w:sz w:val="18"/>
    </w:rPr>
  </w:style>
  <w:style w:type="paragraph" w:customStyle="1" w:styleId="StyleFACorrespondingAuthorFootnote7pt">
    <w:name w:val="Style FA_Corresponding_Author_Footnote + 7 pt"/>
    <w:basedOn w:val="Normalny"/>
    <w:next w:val="BGKeywords"/>
    <w:link w:val="StyleFACorrespondingAuthorFootnote7ptChar"/>
    <w:autoRedefine/>
    <w:rsid w:val="00DD75C0"/>
    <w:pPr>
      <w:spacing w:after="0"/>
      <w:jc w:val="left"/>
    </w:pPr>
    <w:rPr>
      <w:color w:val="FF0000"/>
      <w:kern w:val="20"/>
      <w:sz w:val="18"/>
    </w:rPr>
  </w:style>
  <w:style w:type="paragraph" w:customStyle="1" w:styleId="BEAuthorBiography">
    <w:name w:val="BE_Author_Biography"/>
    <w:basedOn w:val="Normalny"/>
    <w:autoRedefine/>
    <w:rsid w:val="00681A67"/>
    <w:rPr>
      <w:sz w:val="22"/>
    </w:rPr>
  </w:style>
  <w:style w:type="paragraph" w:customStyle="1" w:styleId="StyleBIEmailAddress95pt">
    <w:name w:val="Style BI_Email_Address + 9.5 pt"/>
    <w:basedOn w:val="BIEmailAddress"/>
    <w:rsid w:val="00681A67"/>
    <w:pPr>
      <w:spacing w:after="60"/>
    </w:pPr>
    <w:rPr>
      <w:sz w:val="19"/>
    </w:rPr>
  </w:style>
  <w:style w:type="paragraph" w:customStyle="1" w:styleId="SNSynopsisTOC">
    <w:name w:val="SN_Synopsis_TOC"/>
    <w:basedOn w:val="Normalny"/>
    <w:next w:val="Normalny"/>
    <w:autoRedefine/>
    <w:rsid w:val="00B22794"/>
    <w:rPr>
      <w:b/>
      <w:bCs/>
      <w:kern w:val="22"/>
      <w:sz w:val="20"/>
    </w:rPr>
  </w:style>
  <w:style w:type="character" w:styleId="Hipercze">
    <w:name w:val="Hyperlink"/>
    <w:rsid w:val="00681A67"/>
    <w:rPr>
      <w:color w:val="0000FF"/>
      <w:u w:val="single"/>
    </w:rPr>
  </w:style>
  <w:style w:type="paragraph" w:styleId="Stopka">
    <w:name w:val="footer"/>
    <w:basedOn w:val="Normalny"/>
    <w:link w:val="StopkaZnak"/>
    <w:rsid w:val="00681A67"/>
    <w:pPr>
      <w:tabs>
        <w:tab w:val="center" w:pos="4320"/>
        <w:tab w:val="right" w:pos="8640"/>
      </w:tabs>
    </w:pPr>
  </w:style>
  <w:style w:type="character" w:customStyle="1" w:styleId="StopkaZnak">
    <w:name w:val="Stopka Znak"/>
    <w:basedOn w:val="Domylnaczcionkaakapitu"/>
    <w:link w:val="Stopka"/>
    <w:rsid w:val="00681A67"/>
    <w:rPr>
      <w:rFonts w:ascii="Times" w:eastAsia="Times New Roman" w:hAnsi="Times" w:cs="Times New Roman"/>
      <w:sz w:val="24"/>
      <w:szCs w:val="20"/>
    </w:rPr>
  </w:style>
  <w:style w:type="paragraph" w:customStyle="1" w:styleId="BGKeywords">
    <w:name w:val="BG_Keywords"/>
    <w:basedOn w:val="Normalny"/>
    <w:next w:val="BHBriefs"/>
    <w:autoRedefine/>
    <w:rsid w:val="00681A67"/>
    <w:pPr>
      <w:spacing w:after="220"/>
      <w:jc w:val="left"/>
    </w:pPr>
    <w:rPr>
      <w:i/>
      <w:kern w:val="22"/>
      <w:sz w:val="20"/>
    </w:rPr>
  </w:style>
  <w:style w:type="paragraph" w:customStyle="1" w:styleId="BHBriefs">
    <w:name w:val="BH_Briefs"/>
    <w:basedOn w:val="Normalny"/>
    <w:next w:val="BDAbstract"/>
    <w:autoRedefine/>
    <w:rsid w:val="00681A67"/>
    <w:pPr>
      <w:spacing w:before="180"/>
      <w:jc w:val="left"/>
    </w:pPr>
    <w:rPr>
      <w:kern w:val="22"/>
      <w:sz w:val="20"/>
    </w:rPr>
  </w:style>
  <w:style w:type="character" w:styleId="Numerstrony">
    <w:name w:val="page number"/>
    <w:basedOn w:val="Domylnaczcionkaakapitu"/>
    <w:rsid w:val="00681A67"/>
  </w:style>
  <w:style w:type="paragraph" w:styleId="Tekstdymka">
    <w:name w:val="Balloon Text"/>
    <w:basedOn w:val="Normalny"/>
    <w:link w:val="TekstdymkaZnak"/>
    <w:semiHidden/>
    <w:rsid w:val="00681A67"/>
    <w:rPr>
      <w:rFonts w:ascii="Tahoma" w:hAnsi="Tahoma" w:cs="Tahoma"/>
      <w:sz w:val="16"/>
      <w:szCs w:val="16"/>
    </w:rPr>
  </w:style>
  <w:style w:type="character" w:customStyle="1" w:styleId="TekstdymkaZnak">
    <w:name w:val="Tekst dymka Znak"/>
    <w:basedOn w:val="Domylnaczcionkaakapitu"/>
    <w:link w:val="Tekstdymka"/>
    <w:semiHidden/>
    <w:rsid w:val="00681A67"/>
    <w:rPr>
      <w:rFonts w:ascii="Tahoma" w:eastAsia="Times New Roman" w:hAnsi="Tahoma" w:cs="Tahoma"/>
      <w:sz w:val="16"/>
      <w:szCs w:val="16"/>
    </w:rPr>
  </w:style>
  <w:style w:type="character" w:styleId="Odwoanieprzypisukocowego">
    <w:name w:val="endnote reference"/>
    <w:semiHidden/>
    <w:rsid w:val="00681A67"/>
    <w:rPr>
      <w:rFonts w:ascii="Times" w:hAnsi="Times"/>
      <w:sz w:val="18"/>
      <w:vertAlign w:val="superscript"/>
    </w:rPr>
  </w:style>
  <w:style w:type="paragraph" w:customStyle="1" w:styleId="StyleTCTableBodyBold">
    <w:name w:val="Style TC_Table_Body + Bold"/>
    <w:basedOn w:val="TCTableBody"/>
    <w:link w:val="StyleTCTableBodyBoldChar"/>
    <w:rsid w:val="00681A67"/>
    <w:rPr>
      <w:b/>
      <w:bCs/>
      <w:kern w:val="22"/>
      <w:sz w:val="15"/>
    </w:rPr>
  </w:style>
  <w:style w:type="character" w:customStyle="1" w:styleId="StyleFACorrespondingAuthorFootnote7ptChar">
    <w:name w:val="Style FA_Corresponding_Author_Footnote + 7 pt Char"/>
    <w:link w:val="StyleFACorrespondingAuthorFootnote7pt"/>
    <w:rsid w:val="00DD75C0"/>
    <w:rPr>
      <w:rFonts w:ascii="Arno Pro" w:eastAsia="Times New Roman" w:hAnsi="Arno Pro" w:cs="Times New Roman"/>
      <w:color w:val="FF0000"/>
      <w:kern w:val="20"/>
      <w:sz w:val="18"/>
      <w:szCs w:val="20"/>
    </w:rPr>
  </w:style>
  <w:style w:type="paragraph" w:customStyle="1" w:styleId="BDAbstractTitle">
    <w:name w:val="BD_Abstract_Title"/>
    <w:basedOn w:val="BDAbstract"/>
    <w:link w:val="BDAbstractTitleChar"/>
    <w:rsid w:val="00681A67"/>
    <w:rPr>
      <w:b/>
    </w:rPr>
  </w:style>
  <w:style w:type="character" w:customStyle="1" w:styleId="BDAbstractChar">
    <w:name w:val="BD_Abstract Char"/>
    <w:link w:val="BDAbstract"/>
    <w:rsid w:val="007D03DF"/>
    <w:rPr>
      <w:rFonts w:ascii="Arno Pro" w:eastAsia="Times New Roman" w:hAnsi="Arno Pro" w:cs="Times New Roman"/>
      <w:kern w:val="21"/>
      <w:sz w:val="19"/>
      <w:szCs w:val="20"/>
    </w:rPr>
  </w:style>
  <w:style w:type="character" w:customStyle="1" w:styleId="BDAbstractTitleChar">
    <w:name w:val="BD_Abstract_Title Char"/>
    <w:link w:val="BDAbstractTitle"/>
    <w:rsid w:val="00681A67"/>
    <w:rPr>
      <w:rFonts w:ascii="Arno Pro" w:eastAsia="Times New Roman" w:hAnsi="Arno Pro" w:cs="Times New Roman"/>
      <w:b/>
      <w:kern w:val="21"/>
      <w:sz w:val="19"/>
      <w:szCs w:val="20"/>
    </w:rPr>
  </w:style>
  <w:style w:type="paragraph" w:customStyle="1" w:styleId="TDAckTitle">
    <w:name w:val="TD_Ack_Title"/>
    <w:basedOn w:val="TDAcknowledgments"/>
    <w:link w:val="TDAckTitleChar"/>
    <w:rsid w:val="00681A67"/>
    <w:pPr>
      <w:spacing w:before="180" w:after="60"/>
    </w:pPr>
    <w:rPr>
      <w:rFonts w:ascii="Myriad Pro Light" w:hAnsi="Myriad Pro Light"/>
      <w:b/>
      <w:kern w:val="23"/>
      <w:sz w:val="21"/>
    </w:rPr>
  </w:style>
  <w:style w:type="character" w:customStyle="1" w:styleId="TDAcknowledgmentsChar">
    <w:name w:val="TD_Acknowledgments Char"/>
    <w:link w:val="TDAcknowledgments"/>
    <w:rsid w:val="00681A67"/>
    <w:rPr>
      <w:rFonts w:ascii="Arno Pro" w:eastAsia="Times New Roman" w:hAnsi="Arno Pro" w:cs="Times New Roman"/>
      <w:kern w:val="20"/>
      <w:sz w:val="18"/>
      <w:szCs w:val="20"/>
    </w:rPr>
  </w:style>
  <w:style w:type="character" w:customStyle="1" w:styleId="TDAckTitleChar">
    <w:name w:val="TD_Ack_Title Char"/>
    <w:link w:val="TDAckTitle"/>
    <w:rsid w:val="00681A67"/>
    <w:rPr>
      <w:rFonts w:ascii="Myriad Pro Light" w:eastAsia="Times New Roman" w:hAnsi="Myriad Pro Light" w:cs="Times New Roman"/>
      <w:b/>
      <w:kern w:val="23"/>
      <w:sz w:val="21"/>
      <w:szCs w:val="20"/>
    </w:rPr>
  </w:style>
  <w:style w:type="paragraph" w:customStyle="1" w:styleId="TESupportingInfoTitle">
    <w:name w:val="TE_Supporting_Info_Title"/>
    <w:basedOn w:val="TESupportingInformation"/>
    <w:autoRedefine/>
    <w:rsid w:val="00681A67"/>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681A67"/>
  </w:style>
  <w:style w:type="paragraph" w:customStyle="1" w:styleId="FAAuthorInfoSubtitle">
    <w:name w:val="FA_Author_Info_Subtitle"/>
    <w:basedOn w:val="Normalny"/>
    <w:link w:val="FAAuthorInfoSubtitleChar"/>
    <w:autoRedefine/>
    <w:rsid w:val="00681A67"/>
    <w:pPr>
      <w:spacing w:before="120"/>
      <w:jc w:val="left"/>
    </w:pPr>
    <w:rPr>
      <w:rFonts w:ascii="Myriad Pro Light" w:hAnsi="Myriad Pro Light"/>
      <w:b/>
      <w:szCs w:val="14"/>
    </w:rPr>
  </w:style>
  <w:style w:type="character" w:customStyle="1" w:styleId="FAAuthorInfoSubtitleChar">
    <w:name w:val="FA_Author_Info_Subtitle Char"/>
    <w:link w:val="FAAuthorInfoSubtitle"/>
    <w:rsid w:val="00681A67"/>
    <w:rPr>
      <w:rFonts w:ascii="Myriad Pro Light" w:eastAsia="Times New Roman" w:hAnsi="Myriad Pro Light" w:cs="Times New Roman"/>
      <w:b/>
      <w:kern w:val="21"/>
      <w:sz w:val="19"/>
      <w:szCs w:val="14"/>
    </w:rPr>
  </w:style>
  <w:style w:type="character" w:customStyle="1" w:styleId="TCTableBodyChar">
    <w:name w:val="TC_Table_Body Char"/>
    <w:link w:val="TCTableBody"/>
    <w:rsid w:val="00681A67"/>
    <w:rPr>
      <w:rFonts w:ascii="Arno Pro" w:eastAsia="Times New Roman" w:hAnsi="Arno Pro" w:cs="Times New Roman"/>
      <w:kern w:val="20"/>
      <w:sz w:val="18"/>
      <w:szCs w:val="20"/>
    </w:rPr>
  </w:style>
  <w:style w:type="character" w:customStyle="1" w:styleId="StyleTCTableBodyBoldChar">
    <w:name w:val="Style TC_Table_Body + Bold Char"/>
    <w:link w:val="StyleTCTableBodyBold"/>
    <w:rsid w:val="00681A67"/>
    <w:rPr>
      <w:rFonts w:ascii="Arno Pro" w:eastAsia="Times New Roman" w:hAnsi="Arno Pro" w:cs="Times New Roman"/>
      <w:b/>
      <w:bCs/>
      <w:kern w:val="22"/>
      <w:sz w:val="15"/>
      <w:szCs w:val="20"/>
    </w:rPr>
  </w:style>
  <w:style w:type="paragraph" w:customStyle="1" w:styleId="SectionContent">
    <w:name w:val="Section_Content"/>
    <w:basedOn w:val="Normalny"/>
    <w:next w:val="Normalny"/>
    <w:autoRedefine/>
    <w:rsid w:val="00681A67"/>
    <w:pPr>
      <w:spacing w:after="0"/>
    </w:pPr>
    <w:rPr>
      <w:kern w:val="20"/>
      <w:sz w:val="18"/>
    </w:rPr>
  </w:style>
  <w:style w:type="paragraph" w:customStyle="1" w:styleId="TESectionHeading">
    <w:name w:val="TE_Section_Heading"/>
    <w:basedOn w:val="TESupportingInfoTitle"/>
    <w:qFormat/>
    <w:rsid w:val="00681A67"/>
  </w:style>
  <w:style w:type="character" w:styleId="Odwoaniedokomentarza">
    <w:name w:val="annotation reference"/>
    <w:basedOn w:val="Domylnaczcionkaakapitu"/>
    <w:semiHidden/>
    <w:unhideWhenUsed/>
    <w:qFormat/>
    <w:rsid w:val="00681A67"/>
    <w:rPr>
      <w:sz w:val="16"/>
      <w:szCs w:val="16"/>
    </w:rPr>
  </w:style>
  <w:style w:type="paragraph" w:styleId="Tekstkomentarza">
    <w:name w:val="annotation text"/>
    <w:aliases w:val="Char,Char Char Char,Char Char Char Char, Char, Char Char Char Char, Char Char Char"/>
    <w:basedOn w:val="Normalny"/>
    <w:link w:val="TekstkomentarzaZnak"/>
    <w:uiPriority w:val="99"/>
    <w:unhideWhenUsed/>
    <w:qFormat/>
    <w:rsid w:val="00C93B31"/>
    <w:rPr>
      <w:sz w:val="20"/>
    </w:rPr>
  </w:style>
  <w:style w:type="character" w:customStyle="1" w:styleId="TekstkomentarzaZnak">
    <w:name w:val="Tekst komentarza Znak"/>
    <w:aliases w:val="Char Znak,Char Char Char Znak,Char Char Char Char Znak, Char Znak, Char Char Char Char Znak, Char Char Char Znak"/>
    <w:basedOn w:val="Domylnaczcionkaakapitu"/>
    <w:link w:val="Tekstkomentarza"/>
    <w:uiPriority w:val="99"/>
    <w:qFormat/>
    <w:rsid w:val="00681A67"/>
    <w:rPr>
      <w:rFonts w:ascii="Arno Pro" w:eastAsia="Times New Roman" w:hAnsi="Arno Pro" w:cs="Times New Roman"/>
      <w:kern w:val="21"/>
      <w:sz w:val="20"/>
      <w:szCs w:val="20"/>
    </w:rPr>
  </w:style>
  <w:style w:type="paragraph" w:styleId="Tematkomentarza">
    <w:name w:val="annotation subject"/>
    <w:basedOn w:val="Tekstkomentarza"/>
    <w:next w:val="Tekstkomentarza"/>
    <w:link w:val="TematkomentarzaZnak"/>
    <w:semiHidden/>
    <w:unhideWhenUsed/>
    <w:rsid w:val="00681A67"/>
    <w:rPr>
      <w:b/>
      <w:bCs/>
    </w:rPr>
  </w:style>
  <w:style w:type="character" w:customStyle="1" w:styleId="TematkomentarzaZnak">
    <w:name w:val="Temat komentarza Znak"/>
    <w:basedOn w:val="TekstkomentarzaZnak"/>
    <w:link w:val="Tematkomentarza"/>
    <w:semiHidden/>
    <w:rsid w:val="00681A67"/>
    <w:rPr>
      <w:rFonts w:ascii="Times" w:eastAsia="Times New Roman" w:hAnsi="Times" w:cs="Times New Roman"/>
      <w:b/>
      <w:bCs/>
      <w:kern w:val="21"/>
      <w:sz w:val="20"/>
      <w:szCs w:val="20"/>
    </w:rPr>
  </w:style>
  <w:style w:type="paragraph" w:styleId="Bibliografia">
    <w:name w:val="Bibliography"/>
    <w:basedOn w:val="Normalny"/>
    <w:next w:val="Normalny"/>
    <w:uiPriority w:val="37"/>
    <w:unhideWhenUsed/>
    <w:rsid w:val="00681A67"/>
    <w:pPr>
      <w:tabs>
        <w:tab w:val="left" w:pos="384"/>
      </w:tabs>
      <w:spacing w:after="0"/>
      <w:ind w:left="384" w:hanging="384"/>
    </w:pPr>
  </w:style>
  <w:style w:type="paragraph" w:customStyle="1" w:styleId="EndNoteBibliographyTitle">
    <w:name w:val="EndNote Bibliography Title"/>
    <w:basedOn w:val="Normalny"/>
    <w:link w:val="EndNoteBibliographyTitleChar"/>
    <w:rsid w:val="00681A67"/>
    <w:pPr>
      <w:spacing w:after="0"/>
      <w:jc w:val="center"/>
    </w:pPr>
    <w:rPr>
      <w:noProof/>
      <w:sz w:val="20"/>
    </w:rPr>
  </w:style>
  <w:style w:type="character" w:customStyle="1" w:styleId="TAMainTextChar">
    <w:name w:val="TA_Main_Text Char"/>
    <w:basedOn w:val="Domylnaczcionkaakapitu"/>
    <w:link w:val="TAMainText"/>
    <w:rsid w:val="00E86063"/>
    <w:rPr>
      <w:rFonts w:ascii="Arno Pro" w:eastAsia="Times New Roman" w:hAnsi="Arno Pro" w:cs="Times New Roman"/>
      <w:kern w:val="21"/>
      <w:sz w:val="19"/>
      <w:szCs w:val="20"/>
    </w:rPr>
  </w:style>
  <w:style w:type="character" w:customStyle="1" w:styleId="EndNoteBibliographyTitleChar">
    <w:name w:val="EndNote Bibliography Title Char"/>
    <w:basedOn w:val="TAMainTextChar"/>
    <w:link w:val="EndNoteBibliographyTitle"/>
    <w:rsid w:val="00681A67"/>
    <w:rPr>
      <w:rFonts w:ascii="Arno Pro" w:eastAsia="Times New Roman" w:hAnsi="Arno Pro" w:cs="Times New Roman"/>
      <w:noProof/>
      <w:kern w:val="21"/>
      <w:sz w:val="20"/>
      <w:szCs w:val="20"/>
    </w:rPr>
  </w:style>
  <w:style w:type="paragraph" w:customStyle="1" w:styleId="EndNoteBibliography">
    <w:name w:val="EndNote Bibliography"/>
    <w:basedOn w:val="Normalny"/>
    <w:link w:val="EndNoteBibliographyChar"/>
    <w:rsid w:val="00681A67"/>
    <w:rPr>
      <w:noProof/>
      <w:sz w:val="20"/>
    </w:rPr>
  </w:style>
  <w:style w:type="character" w:customStyle="1" w:styleId="EndNoteBibliographyChar">
    <w:name w:val="EndNote Bibliography Char"/>
    <w:basedOn w:val="TAMainTextChar"/>
    <w:link w:val="EndNoteBibliography"/>
    <w:rsid w:val="00681A67"/>
    <w:rPr>
      <w:rFonts w:ascii="Arno Pro" w:eastAsia="Times New Roman" w:hAnsi="Arno Pro" w:cs="Times New Roman"/>
      <w:noProof/>
      <w:kern w:val="21"/>
      <w:sz w:val="20"/>
      <w:szCs w:val="20"/>
    </w:rPr>
  </w:style>
  <w:style w:type="character" w:customStyle="1" w:styleId="Nierozpoznanawzmianka1">
    <w:name w:val="Nierozpoznana wzmianka1"/>
    <w:basedOn w:val="Domylnaczcionkaakapitu"/>
    <w:uiPriority w:val="99"/>
    <w:semiHidden/>
    <w:unhideWhenUsed/>
    <w:rsid w:val="00681A67"/>
    <w:rPr>
      <w:color w:val="605E5C"/>
      <w:shd w:val="clear" w:color="auto" w:fill="E1DFDD"/>
    </w:rPr>
  </w:style>
  <w:style w:type="character" w:styleId="Uwydatnienie">
    <w:name w:val="Emphasis"/>
    <w:basedOn w:val="Domylnaczcionkaakapitu"/>
    <w:uiPriority w:val="20"/>
    <w:qFormat/>
    <w:rsid w:val="00681A67"/>
    <w:rPr>
      <w:i/>
      <w:iCs/>
    </w:rPr>
  </w:style>
  <w:style w:type="character" w:styleId="Pogrubienie">
    <w:name w:val="Strong"/>
    <w:basedOn w:val="Domylnaczcionkaakapitu"/>
    <w:uiPriority w:val="22"/>
    <w:qFormat/>
    <w:rsid w:val="00681A67"/>
    <w:rPr>
      <w:b/>
      <w:bCs/>
    </w:rPr>
  </w:style>
  <w:style w:type="table" w:styleId="Tabela-Siatka">
    <w:name w:val="Table Grid"/>
    <w:basedOn w:val="Standardowy"/>
    <w:uiPriority w:val="39"/>
    <w:rsid w:val="006D2D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kstzastpczy">
    <w:name w:val="Placeholder Text"/>
    <w:basedOn w:val="Domylnaczcionkaakapitu"/>
    <w:uiPriority w:val="99"/>
    <w:semiHidden/>
    <w:rsid w:val="00EB6340"/>
    <w:rPr>
      <w:color w:val="808080"/>
    </w:rPr>
  </w:style>
  <w:style w:type="paragraph" w:styleId="Poprawka">
    <w:name w:val="Revision"/>
    <w:hidden/>
    <w:uiPriority w:val="99"/>
    <w:semiHidden/>
    <w:rsid w:val="00976D7A"/>
    <w:pPr>
      <w:spacing w:after="0" w:line="240" w:lineRule="auto"/>
    </w:pPr>
    <w:rPr>
      <w:rFonts w:ascii="Arno Pro" w:eastAsia="Times New Roman" w:hAnsi="Arno Pro" w:cs="Times New Roman"/>
      <w:kern w:val="21"/>
      <w:sz w:val="19"/>
      <w:szCs w:val="20"/>
    </w:rPr>
  </w:style>
  <w:style w:type="paragraph" w:styleId="Nagwek">
    <w:name w:val="header"/>
    <w:basedOn w:val="Normalny"/>
    <w:link w:val="NagwekZnak"/>
    <w:uiPriority w:val="99"/>
    <w:unhideWhenUsed/>
    <w:rsid w:val="00C93B31"/>
    <w:pPr>
      <w:tabs>
        <w:tab w:val="center" w:pos="4513"/>
        <w:tab w:val="right" w:pos="9026"/>
      </w:tabs>
      <w:spacing w:after="0"/>
    </w:pPr>
  </w:style>
  <w:style w:type="character" w:customStyle="1" w:styleId="NagwekZnak">
    <w:name w:val="Nagłówek Znak"/>
    <w:basedOn w:val="Domylnaczcionkaakapitu"/>
    <w:link w:val="Nagwek"/>
    <w:uiPriority w:val="99"/>
    <w:rsid w:val="00C93B31"/>
    <w:rPr>
      <w:rFonts w:ascii="Arno Pro" w:eastAsia="Times New Roman" w:hAnsi="Arno Pro" w:cs="Times New Roman"/>
      <w:kern w:val="21"/>
      <w:sz w:val="19"/>
      <w:szCs w:val="20"/>
    </w:rPr>
  </w:style>
  <w:style w:type="character" w:customStyle="1" w:styleId="mord">
    <w:name w:val="mord"/>
    <w:basedOn w:val="Domylnaczcionkaakapitu"/>
    <w:rsid w:val="00D22C59"/>
  </w:style>
  <w:style w:type="character" w:customStyle="1" w:styleId="mrel">
    <w:name w:val="mrel"/>
    <w:basedOn w:val="Domylnaczcionkaakapitu"/>
    <w:rsid w:val="00D22C59"/>
  </w:style>
  <w:style w:type="character" w:customStyle="1" w:styleId="vlist-s">
    <w:name w:val="vlist-s"/>
    <w:basedOn w:val="Domylnaczcionkaakapitu"/>
    <w:rsid w:val="00D22C59"/>
  </w:style>
  <w:style w:type="character" w:customStyle="1" w:styleId="mbin">
    <w:name w:val="mbin"/>
    <w:basedOn w:val="Domylnaczcionkaakapitu"/>
    <w:rsid w:val="00D22C59"/>
  </w:style>
  <w:style w:type="character" w:customStyle="1" w:styleId="mopen">
    <w:name w:val="mopen"/>
    <w:basedOn w:val="Domylnaczcionkaakapitu"/>
    <w:rsid w:val="00D22C59"/>
  </w:style>
  <w:style w:type="character" w:customStyle="1" w:styleId="mclose">
    <w:name w:val="mclose"/>
    <w:basedOn w:val="Domylnaczcionkaakapitu"/>
    <w:rsid w:val="00D22C59"/>
  </w:style>
  <w:style w:type="character" w:customStyle="1" w:styleId="katex-mathml">
    <w:name w:val="katex-mathml"/>
    <w:basedOn w:val="Domylnaczcionkaakapitu"/>
    <w:rsid w:val="004A4958"/>
  </w:style>
  <w:style w:type="character" w:customStyle="1" w:styleId="mop">
    <w:name w:val="mop"/>
    <w:basedOn w:val="Domylnaczcionkaakapitu"/>
    <w:rsid w:val="002526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991915">
      <w:bodyDiv w:val="1"/>
      <w:marLeft w:val="0"/>
      <w:marRight w:val="0"/>
      <w:marTop w:val="0"/>
      <w:marBottom w:val="0"/>
      <w:divBdr>
        <w:top w:val="none" w:sz="0" w:space="0" w:color="auto"/>
        <w:left w:val="none" w:sz="0" w:space="0" w:color="auto"/>
        <w:bottom w:val="none" w:sz="0" w:space="0" w:color="auto"/>
        <w:right w:val="none" w:sz="0" w:space="0" w:color="auto"/>
      </w:divBdr>
    </w:div>
    <w:div w:id="400569398">
      <w:bodyDiv w:val="1"/>
      <w:marLeft w:val="0"/>
      <w:marRight w:val="0"/>
      <w:marTop w:val="0"/>
      <w:marBottom w:val="0"/>
      <w:divBdr>
        <w:top w:val="none" w:sz="0" w:space="0" w:color="auto"/>
        <w:left w:val="none" w:sz="0" w:space="0" w:color="auto"/>
        <w:bottom w:val="none" w:sz="0" w:space="0" w:color="auto"/>
        <w:right w:val="none" w:sz="0" w:space="0" w:color="auto"/>
      </w:divBdr>
    </w:div>
    <w:div w:id="563757871">
      <w:bodyDiv w:val="1"/>
      <w:marLeft w:val="0"/>
      <w:marRight w:val="0"/>
      <w:marTop w:val="0"/>
      <w:marBottom w:val="0"/>
      <w:divBdr>
        <w:top w:val="none" w:sz="0" w:space="0" w:color="auto"/>
        <w:left w:val="none" w:sz="0" w:space="0" w:color="auto"/>
        <w:bottom w:val="none" w:sz="0" w:space="0" w:color="auto"/>
        <w:right w:val="none" w:sz="0" w:space="0" w:color="auto"/>
      </w:divBdr>
    </w:div>
    <w:div w:id="652025014">
      <w:bodyDiv w:val="1"/>
      <w:marLeft w:val="0"/>
      <w:marRight w:val="0"/>
      <w:marTop w:val="0"/>
      <w:marBottom w:val="0"/>
      <w:divBdr>
        <w:top w:val="none" w:sz="0" w:space="0" w:color="auto"/>
        <w:left w:val="none" w:sz="0" w:space="0" w:color="auto"/>
        <w:bottom w:val="none" w:sz="0" w:space="0" w:color="auto"/>
        <w:right w:val="none" w:sz="0" w:space="0" w:color="auto"/>
      </w:divBdr>
    </w:div>
    <w:div w:id="662273595">
      <w:bodyDiv w:val="1"/>
      <w:marLeft w:val="0"/>
      <w:marRight w:val="0"/>
      <w:marTop w:val="0"/>
      <w:marBottom w:val="0"/>
      <w:divBdr>
        <w:top w:val="none" w:sz="0" w:space="0" w:color="auto"/>
        <w:left w:val="none" w:sz="0" w:space="0" w:color="auto"/>
        <w:bottom w:val="none" w:sz="0" w:space="0" w:color="auto"/>
        <w:right w:val="none" w:sz="0" w:space="0" w:color="auto"/>
      </w:divBdr>
    </w:div>
    <w:div w:id="964701310">
      <w:bodyDiv w:val="1"/>
      <w:marLeft w:val="0"/>
      <w:marRight w:val="0"/>
      <w:marTop w:val="0"/>
      <w:marBottom w:val="0"/>
      <w:divBdr>
        <w:top w:val="none" w:sz="0" w:space="0" w:color="auto"/>
        <w:left w:val="none" w:sz="0" w:space="0" w:color="auto"/>
        <w:bottom w:val="none" w:sz="0" w:space="0" w:color="auto"/>
        <w:right w:val="none" w:sz="0" w:space="0" w:color="auto"/>
      </w:divBdr>
    </w:div>
    <w:div w:id="1227448553">
      <w:bodyDiv w:val="1"/>
      <w:marLeft w:val="0"/>
      <w:marRight w:val="0"/>
      <w:marTop w:val="0"/>
      <w:marBottom w:val="0"/>
      <w:divBdr>
        <w:top w:val="none" w:sz="0" w:space="0" w:color="auto"/>
        <w:left w:val="none" w:sz="0" w:space="0" w:color="auto"/>
        <w:bottom w:val="none" w:sz="0" w:space="0" w:color="auto"/>
        <w:right w:val="none" w:sz="0" w:space="0" w:color="auto"/>
      </w:divBdr>
    </w:div>
    <w:div w:id="1474757061">
      <w:bodyDiv w:val="1"/>
      <w:marLeft w:val="0"/>
      <w:marRight w:val="0"/>
      <w:marTop w:val="0"/>
      <w:marBottom w:val="0"/>
      <w:divBdr>
        <w:top w:val="none" w:sz="0" w:space="0" w:color="auto"/>
        <w:left w:val="none" w:sz="0" w:space="0" w:color="auto"/>
        <w:bottom w:val="none" w:sz="0" w:space="0" w:color="auto"/>
        <w:right w:val="none" w:sz="0" w:space="0" w:color="auto"/>
      </w:divBdr>
    </w:div>
    <w:div w:id="1595047420">
      <w:bodyDiv w:val="1"/>
      <w:marLeft w:val="0"/>
      <w:marRight w:val="0"/>
      <w:marTop w:val="0"/>
      <w:marBottom w:val="0"/>
      <w:divBdr>
        <w:top w:val="none" w:sz="0" w:space="0" w:color="auto"/>
        <w:left w:val="none" w:sz="0" w:space="0" w:color="auto"/>
        <w:bottom w:val="none" w:sz="0" w:space="0" w:color="auto"/>
        <w:right w:val="none" w:sz="0" w:space="0" w:color="auto"/>
      </w:divBdr>
    </w:div>
    <w:div w:id="1799713216">
      <w:bodyDiv w:val="1"/>
      <w:marLeft w:val="0"/>
      <w:marRight w:val="0"/>
      <w:marTop w:val="0"/>
      <w:marBottom w:val="0"/>
      <w:divBdr>
        <w:top w:val="none" w:sz="0" w:space="0" w:color="auto"/>
        <w:left w:val="none" w:sz="0" w:space="0" w:color="auto"/>
        <w:bottom w:val="none" w:sz="0" w:space="0" w:color="auto"/>
        <w:right w:val="none" w:sz="0" w:space="0" w:color="auto"/>
      </w:divBdr>
    </w:div>
    <w:div w:id="1924531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tiff"/></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1CC7A4-33FF-4354-AB56-138DBB4529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38</TotalTime>
  <Pages>6</Pages>
  <Words>11216</Words>
  <Characters>63937</Characters>
  <Application>Microsoft Office Word</Application>
  <DocSecurity>0</DocSecurity>
  <Lines>532</Lines>
  <Paragraphs>150</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5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Wiczling</dc:creator>
  <cp:keywords/>
  <dc:description/>
  <cp:lastModifiedBy>Pawel Wiczling</cp:lastModifiedBy>
  <cp:revision>24</cp:revision>
  <dcterms:created xsi:type="dcterms:W3CDTF">2023-10-17T17:42:00Z</dcterms:created>
  <dcterms:modified xsi:type="dcterms:W3CDTF">2025-07-29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X7wV753"/&gt;&lt;style id="http://www.zotero.org/styles/american-chemical-society" hasBibliography="1" bibliographyStyleHasBeenSet="1"/&gt;&lt;prefs&gt;&lt;pref name="fieldType" value="Field"/&gt;&lt;/prefs&gt;&lt;/data&gt;</vt:lpwstr>
  </property>
  <property fmtid="{D5CDD505-2E9C-101B-9397-08002B2CF9AE}" pid="3" name="CustomProp">
    <vt:lpwstr>9ed4f7e800f84899a05f334c4fddc015</vt:lpwstr>
  </property>
  <property fmtid="{D5CDD505-2E9C-101B-9397-08002B2CF9AE}" pid="4" name="DotEnagoUniqueKey">
    <vt:lpwstr>|0514579f58bda49-9681-4bd5-daa5-a1696840816001-54c1c973</vt:lpwstr>
  </property>
</Properties>
</file>